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A2C983" w14:textId="6F9D222C" w:rsidR="00700332" w:rsidRPr="00700332" w:rsidRDefault="00700332" w:rsidP="00700332">
      <w:pPr>
        <w:spacing w:before="149"/>
        <w:ind w:left="100"/>
        <w:jc w:val="both"/>
        <w:rPr>
          <w:sz w:val="42"/>
          <w:szCs w:val="42"/>
        </w:rPr>
      </w:pPr>
      <w:r w:rsidRPr="00700332">
        <w:rPr>
          <w:sz w:val="42"/>
          <w:szCs w:val="42"/>
        </w:rPr>
        <w:t>Predicción de Tiempos de Entrega en la Cadena de Suministro: Una Solución de Machine Learning para la Gestión Eficiente del Inventario</w:t>
      </w:r>
    </w:p>
    <w:p w14:paraId="6DF7EFC7" w14:textId="1E8F0440" w:rsidR="009B2D80" w:rsidRDefault="007268D1">
      <w:pPr>
        <w:spacing w:before="149"/>
        <w:ind w:left="100"/>
        <w:rPr>
          <w:sz w:val="30"/>
        </w:rPr>
      </w:pPr>
      <w:r>
        <w:rPr>
          <w:color w:val="666666"/>
          <w:sz w:val="30"/>
        </w:rPr>
        <w:t>Seminario de Analítica y Ciencia de Datos</w:t>
      </w:r>
    </w:p>
    <w:p w14:paraId="5BB688B9" w14:textId="77777777" w:rsidR="009B2D80" w:rsidRDefault="009B2D80">
      <w:pPr>
        <w:pStyle w:val="Textoindependiente"/>
        <w:spacing w:before="3"/>
        <w:rPr>
          <w:sz w:val="39"/>
        </w:rPr>
      </w:pPr>
    </w:p>
    <w:p w14:paraId="04A7FC8C" w14:textId="77777777" w:rsidR="009B2D80" w:rsidRDefault="007268D1">
      <w:pPr>
        <w:pStyle w:val="Ttulo1"/>
      </w:pPr>
      <w:r>
        <w:t>Resumen</w:t>
      </w:r>
      <w:r>
        <w:rPr>
          <w:spacing w:val="-7"/>
        </w:rPr>
        <w:t xml:space="preserve"> </w:t>
      </w:r>
      <w:r>
        <w:t>Descriptivo</w:t>
      </w:r>
      <w:r>
        <w:rPr>
          <w:spacing w:val="-7"/>
        </w:rPr>
        <w:t xml:space="preserve"> </w:t>
      </w:r>
      <w:r>
        <w:t>del</w:t>
      </w:r>
      <w:r>
        <w:rPr>
          <w:spacing w:val="-7"/>
        </w:rPr>
        <w:t xml:space="preserve"> </w:t>
      </w:r>
      <w:r>
        <w:t>Proyecto</w:t>
      </w:r>
    </w:p>
    <w:p w14:paraId="210CBF3D" w14:textId="77777777" w:rsidR="00B6484E" w:rsidRDefault="00B6484E" w:rsidP="00B6484E">
      <w:pPr>
        <w:pStyle w:val="Textoindependiente"/>
        <w:spacing w:before="189" w:line="276" w:lineRule="auto"/>
        <w:ind w:left="100" w:right="203"/>
        <w:jc w:val="both"/>
      </w:pPr>
      <w:r w:rsidRPr="00862867">
        <w:t>Este proyecto tiene como objetivo desarrollar un modelo predictivo que, a partir de datos históricos y técnicas de machine learning, permita estimar con precisión los tiempos de entrega de los proveedores en la cadena de suministro. Con esta solución, buscamos enfrentar el desafío de la falta de materias prima</w:t>
      </w:r>
      <w:r>
        <w:t>s importada</w:t>
      </w:r>
      <w:r w:rsidRPr="00862867">
        <w:t xml:space="preserve">s, que provoca interrupciones en los procesos. El modelo </w:t>
      </w:r>
      <w:r>
        <w:t xml:space="preserve">tendrá impacto sobre </w:t>
      </w:r>
      <w:r w:rsidRPr="00862867">
        <w:t xml:space="preserve">la gestión del inventario y reducirá los tiempos de inactividad, mejorando así la eficiencia operativa. </w:t>
      </w:r>
    </w:p>
    <w:p w14:paraId="2984CB1C" w14:textId="77777777" w:rsidR="009B2D80" w:rsidRDefault="009B2D80">
      <w:pPr>
        <w:pStyle w:val="Textoindependiente"/>
        <w:spacing w:before="3"/>
        <w:rPr>
          <w:sz w:val="25"/>
        </w:rPr>
      </w:pPr>
    </w:p>
    <w:p w14:paraId="6670C6E3" w14:textId="77777777" w:rsidR="009B2D80" w:rsidRDefault="007268D1">
      <w:pPr>
        <w:pStyle w:val="Textoindependiente"/>
        <w:ind w:left="100"/>
      </w:pPr>
      <w:r>
        <w:rPr>
          <w:spacing w:val="-1"/>
        </w:rPr>
        <w:t>Marco</w:t>
      </w:r>
      <w:r>
        <w:rPr>
          <w:spacing w:val="-11"/>
        </w:rPr>
        <w:t xml:space="preserve"> </w:t>
      </w:r>
      <w:r>
        <w:rPr>
          <w:spacing w:val="-1"/>
        </w:rPr>
        <w:t>Teórico:</w:t>
      </w:r>
    </w:p>
    <w:p w14:paraId="0F8AEAE1" w14:textId="77777777" w:rsidR="009B2D80" w:rsidRDefault="009B2D80">
      <w:pPr>
        <w:pStyle w:val="Textoindependiente"/>
        <w:spacing w:before="7"/>
        <w:rPr>
          <w:sz w:val="28"/>
        </w:rPr>
      </w:pPr>
    </w:p>
    <w:p w14:paraId="5F61693E" w14:textId="77777777" w:rsidR="009B2D80" w:rsidRDefault="007268D1">
      <w:pPr>
        <w:pStyle w:val="Ttulo2"/>
        <w:numPr>
          <w:ilvl w:val="0"/>
          <w:numId w:val="1"/>
        </w:numPr>
        <w:tabs>
          <w:tab w:val="left" w:pos="820"/>
        </w:tabs>
      </w:pPr>
      <w:r>
        <w:rPr>
          <w:color w:val="666666"/>
        </w:rPr>
        <w:t>Revisión de Literatura.</w:t>
      </w:r>
    </w:p>
    <w:p w14:paraId="370F4F82" w14:textId="77777777" w:rsidR="009B2D80" w:rsidRDefault="009B2D80">
      <w:pPr>
        <w:pStyle w:val="Textoindependiente"/>
        <w:spacing w:before="4"/>
        <w:rPr>
          <w:sz w:val="32"/>
        </w:rPr>
      </w:pPr>
    </w:p>
    <w:p w14:paraId="528A0387" w14:textId="464132BE" w:rsidR="009C09CC" w:rsidRDefault="009C09CC" w:rsidP="00C53E87">
      <w:pPr>
        <w:pStyle w:val="Textoindependiente"/>
        <w:spacing w:line="276" w:lineRule="auto"/>
        <w:ind w:left="820" w:right="162"/>
        <w:jc w:val="both"/>
      </w:pPr>
      <w:r>
        <w:t>La predicción de tiempos de entrega en la cadena de suministro ha sido</w:t>
      </w:r>
      <w:r w:rsidR="00F24008">
        <w:t xml:space="preserve"> objeto de extensa </w:t>
      </w:r>
      <w:r w:rsidR="00583580">
        <w:t xml:space="preserve">investigación en el campo de la gestión de operaciones </w:t>
      </w:r>
      <w:r w:rsidR="00D60AD1">
        <w:t xml:space="preserve">y la analítica de datos. Dentro </w:t>
      </w:r>
      <w:r w:rsidR="00514783">
        <w:t>del marco de este proyecto, nos apoyaremos en referencias clave</w:t>
      </w:r>
      <w:r w:rsidR="003C5EB9">
        <w:t xml:space="preserve"> que aporten ideas </w:t>
      </w:r>
      <w:r w:rsidR="005B52C2">
        <w:t xml:space="preserve">significativas al </w:t>
      </w:r>
      <w:r w:rsidR="000A604F">
        <w:t>desarrollo del proyecto</w:t>
      </w:r>
      <w:r w:rsidR="00C53E87">
        <w:t>.</w:t>
      </w:r>
    </w:p>
    <w:p w14:paraId="34F85623" w14:textId="77777777" w:rsidR="00953919" w:rsidRDefault="00953919" w:rsidP="00C53E87">
      <w:pPr>
        <w:pStyle w:val="Textoindependiente"/>
        <w:spacing w:line="276" w:lineRule="auto"/>
        <w:ind w:left="820" w:right="162"/>
        <w:jc w:val="both"/>
      </w:pPr>
    </w:p>
    <w:p w14:paraId="14449A05" w14:textId="5FD189DF" w:rsidR="00960CFD" w:rsidRDefault="00576658" w:rsidP="00352A49">
      <w:pPr>
        <w:pStyle w:val="Textoindependiente"/>
        <w:spacing w:line="276" w:lineRule="auto"/>
        <w:ind w:left="820" w:right="162"/>
        <w:jc w:val="both"/>
      </w:pPr>
      <w:r>
        <w:t xml:space="preserve">El trabajo </w:t>
      </w:r>
      <w:r w:rsidR="009C09CC">
        <w:t xml:space="preserve">Banerjee et al. (2015) </w:t>
      </w:r>
      <w:r w:rsidR="007A6796">
        <w:t>aborda</w:t>
      </w:r>
      <w:r w:rsidR="007B33D7">
        <w:t xml:space="preserve"> la predicción </w:t>
      </w:r>
      <w:r w:rsidR="008D19D3">
        <w:t xml:space="preserve">de </w:t>
      </w:r>
      <w:r w:rsidR="000875C4">
        <w:t>tiempos de</w:t>
      </w:r>
      <w:r w:rsidR="008D19D3">
        <w:t xml:space="preserve"> entrega </w:t>
      </w:r>
      <w:r w:rsidR="005A1EC4">
        <w:t>de</w:t>
      </w:r>
      <w:r w:rsidR="00095CD0">
        <w:t xml:space="preserve"> proveedores en la cadena de sum</w:t>
      </w:r>
      <w:r w:rsidR="001C327F">
        <w:t>inistro</w:t>
      </w:r>
      <w:r w:rsidR="005D36DB">
        <w:t xml:space="preserve"> de piezas de motores de aeronaves</w:t>
      </w:r>
      <w:r w:rsidR="000477B1">
        <w:t>,</w:t>
      </w:r>
      <w:r w:rsidR="002E78C8">
        <w:t xml:space="preserve"> un problema similar al planteado</w:t>
      </w:r>
      <w:r w:rsidR="00C3532A">
        <w:t>.</w:t>
      </w:r>
      <w:r w:rsidR="00141A0A">
        <w:t xml:space="preserve"> </w:t>
      </w:r>
      <w:r w:rsidR="00960CFD">
        <w:t>Para abordar este problema</w:t>
      </w:r>
      <w:r w:rsidR="00170731">
        <w:t xml:space="preserve"> </w:t>
      </w:r>
      <w:r w:rsidR="00D65812">
        <w:t>de tiempos de entrega de materia prima</w:t>
      </w:r>
      <w:r w:rsidR="00960CFD">
        <w:t xml:space="preserve"> el </w:t>
      </w:r>
      <w:r w:rsidR="00642956">
        <w:t>documento</w:t>
      </w:r>
      <w:r w:rsidR="000E4725">
        <w:t xml:space="preserve"> Banerjee et al. (2015) desarrollo</w:t>
      </w:r>
      <w:r w:rsidR="00642956">
        <w:t xml:space="preserve"> un método </w:t>
      </w:r>
      <w:r w:rsidR="00332C88">
        <w:t xml:space="preserve">que </w:t>
      </w:r>
      <w:r w:rsidR="005E20CE">
        <w:t>combina modelos</w:t>
      </w:r>
      <w:r w:rsidR="00EF61AF">
        <w:t xml:space="preserve"> supervisados </w:t>
      </w:r>
      <w:r w:rsidR="008F7291">
        <w:t>tal</w:t>
      </w:r>
      <w:r w:rsidR="006D1020">
        <w:t xml:space="preserve"> como regresión lineal y modelo ARIMA</w:t>
      </w:r>
      <w:r w:rsidR="00F15FA4">
        <w:t xml:space="preserve"> </w:t>
      </w:r>
      <w:r w:rsidR="005E20CE" w:rsidRPr="005E20CE">
        <w:t>con una distribución gamma multivariante</w:t>
      </w:r>
      <w:r w:rsidR="00186C12">
        <w:t xml:space="preserve">, </w:t>
      </w:r>
      <w:r w:rsidR="000A664E">
        <w:t xml:space="preserve">estos modelos aprenden de datos históricos </w:t>
      </w:r>
      <w:r w:rsidR="009C4D7A">
        <w:t xml:space="preserve">de las </w:t>
      </w:r>
      <w:r w:rsidR="005E20CE">
        <w:t>órdenes</w:t>
      </w:r>
      <w:r w:rsidR="009C4D7A">
        <w:t xml:space="preserve"> de compra culminadas</w:t>
      </w:r>
      <w:r w:rsidR="00AC6D41">
        <w:t xml:space="preserve">, este enfoque permite modelar tanto factores continuos como categóricos y </w:t>
      </w:r>
      <w:r w:rsidR="007A7200">
        <w:t xml:space="preserve">demuestra </w:t>
      </w:r>
      <w:r w:rsidR="00D93941">
        <w:t>una alta efectividad</w:t>
      </w:r>
      <w:r w:rsidR="007A7200">
        <w:t xml:space="preserve"> minimizando los errores de predicción al prever los </w:t>
      </w:r>
      <w:r w:rsidR="00822A36">
        <w:t>retrasos.</w:t>
      </w:r>
      <w:r w:rsidR="000B4BDF">
        <w:t xml:space="preserve"> </w:t>
      </w:r>
    </w:p>
    <w:p w14:paraId="7B5A31D9" w14:textId="77777777" w:rsidR="00D93941" w:rsidRDefault="00D93941" w:rsidP="00352A49">
      <w:pPr>
        <w:pStyle w:val="Textoindependiente"/>
        <w:spacing w:line="276" w:lineRule="auto"/>
        <w:ind w:left="820" w:right="162"/>
        <w:jc w:val="both"/>
      </w:pPr>
    </w:p>
    <w:p w14:paraId="3AC8FB39" w14:textId="5718F077" w:rsidR="00D93941" w:rsidRDefault="00D93941" w:rsidP="00352A49">
      <w:pPr>
        <w:pStyle w:val="Textoindependiente"/>
        <w:spacing w:line="276" w:lineRule="auto"/>
        <w:ind w:left="820" w:right="162"/>
        <w:jc w:val="both"/>
      </w:pPr>
      <w:r>
        <w:t xml:space="preserve">Alguno de los </w:t>
      </w:r>
      <w:r w:rsidR="00E353E6">
        <w:t>métodos</w:t>
      </w:r>
      <w:r w:rsidR="00D27695">
        <w:t xml:space="preserve"> utilizados en el documento</w:t>
      </w:r>
      <w:r w:rsidR="000E4725">
        <w:t xml:space="preserve"> Banerjee et al. (2015) es</w:t>
      </w:r>
      <w:r w:rsidR="00D27695">
        <w:t xml:space="preserve"> la</w:t>
      </w:r>
      <w:r w:rsidR="00E353E6">
        <w:t xml:space="preserve"> regresión paso a paso el cual se emplea para identificar los factores predictivos </w:t>
      </w:r>
      <w:r w:rsidR="00D27695">
        <w:t xml:space="preserve">más relevantes, por otro </w:t>
      </w:r>
      <w:r w:rsidR="000E4725">
        <w:t>lado,</w:t>
      </w:r>
      <w:r w:rsidR="00D27695">
        <w:t xml:space="preserve"> </w:t>
      </w:r>
      <w:r w:rsidR="00BB14C5">
        <w:t>se utilizó la</w:t>
      </w:r>
      <w:r w:rsidR="00D27695">
        <w:t xml:space="preserve"> distribución gamma multivariada </w:t>
      </w:r>
      <w:r w:rsidR="00FF2A30">
        <w:t>útil para modelar tiempos de espera mejorando la precisión</w:t>
      </w:r>
      <w:r w:rsidR="00BB14C5">
        <w:t xml:space="preserve">, </w:t>
      </w:r>
      <w:r w:rsidR="002E28D8">
        <w:t xml:space="preserve">también se evaluó </w:t>
      </w:r>
      <w:r w:rsidR="004D6487">
        <w:t>la eficacia de</w:t>
      </w:r>
      <w:r w:rsidR="002E28D8">
        <w:t>l</w:t>
      </w:r>
      <w:r w:rsidR="004D6487">
        <w:t xml:space="preserve"> modelo mediante métricas de error de predicción</w:t>
      </w:r>
      <w:r w:rsidR="002E28D8">
        <w:t xml:space="preserve">, </w:t>
      </w:r>
      <w:r w:rsidR="006D6597">
        <w:t>análisis de sensibilidad y especificidad.</w:t>
      </w:r>
      <w:r w:rsidR="000815EE">
        <w:t xml:space="preserve"> </w:t>
      </w:r>
      <w:r w:rsidR="004B5344">
        <w:t xml:space="preserve">Aplicar estos métodos en el proyecto </w:t>
      </w:r>
      <w:r w:rsidR="000E4725">
        <w:t xml:space="preserve">de </w:t>
      </w:r>
      <w:r w:rsidR="00C82FCA">
        <w:t>monografía</w:t>
      </w:r>
      <w:r w:rsidR="000E4725">
        <w:t xml:space="preserve"> </w:t>
      </w:r>
      <w:r w:rsidR="004B5344">
        <w:t xml:space="preserve">puede ayudar a desarrollar </w:t>
      </w:r>
      <w:r w:rsidR="004B2BD4">
        <w:t xml:space="preserve">un modelo predictivo robusto que </w:t>
      </w:r>
      <w:r w:rsidR="00211A01">
        <w:t xml:space="preserve">mejore los tiempos de entrega de los proveedores </w:t>
      </w:r>
      <w:r w:rsidR="00DA52A6">
        <w:t>reduciendo la</w:t>
      </w:r>
      <w:r w:rsidR="0091718D">
        <w:t xml:space="preserve"> incertidumbre en la disponibilidad del material.</w:t>
      </w:r>
    </w:p>
    <w:p w14:paraId="55A72227" w14:textId="77777777" w:rsidR="00C74F11" w:rsidRDefault="00C74F11" w:rsidP="00352A49">
      <w:pPr>
        <w:pStyle w:val="Textoindependiente"/>
        <w:spacing w:line="276" w:lineRule="auto"/>
        <w:ind w:left="820" w:right="162"/>
        <w:jc w:val="both"/>
      </w:pPr>
    </w:p>
    <w:p w14:paraId="28E59E9C" w14:textId="47CCAE9A" w:rsidR="00261458" w:rsidRDefault="00C82FCA" w:rsidP="00F12DE3">
      <w:pPr>
        <w:pStyle w:val="Textoindependiente"/>
        <w:spacing w:line="276" w:lineRule="auto"/>
        <w:ind w:left="820" w:right="162"/>
        <w:jc w:val="both"/>
      </w:pPr>
      <w:r>
        <w:t>en</w:t>
      </w:r>
      <w:r w:rsidR="00C74F11">
        <w:t xml:space="preserve"> el documento </w:t>
      </w:r>
      <w:r w:rsidR="009C09CC">
        <w:t xml:space="preserve">Steinberg et al. (2023) proponen un modelo de machine learning para predecir retrasos </w:t>
      </w:r>
      <w:r w:rsidR="00261458">
        <w:t>de</w:t>
      </w:r>
      <w:r w:rsidR="000E4725">
        <w:t xml:space="preserve"> los</w:t>
      </w:r>
      <w:r w:rsidR="00261458">
        <w:t xml:space="preserve"> proveedores en la cadena de suministro</w:t>
      </w:r>
      <w:r w:rsidR="00A953D0">
        <w:t xml:space="preserve">, especialmente en entornos de bajo volumen y alta variabilidad de la demanda. </w:t>
      </w:r>
      <w:r w:rsidR="0033427A">
        <w:t xml:space="preserve">Según el documento Steinberg et al. (2023). </w:t>
      </w:r>
      <w:r w:rsidR="00A953D0">
        <w:t>Este tipo de producción</w:t>
      </w:r>
      <w:r w:rsidR="00314229">
        <w:t>, caracterizado por una alta variabilidad y complejidad en componentes, presenta desafíos</w:t>
      </w:r>
      <w:r w:rsidR="00803F7A">
        <w:t xml:space="preserve">, como problemas de </w:t>
      </w:r>
      <w:r w:rsidR="00803F7A">
        <w:lastRenderedPageBreak/>
        <w:t xml:space="preserve">dimensionalidad el cual el proyecto aborda mediante métodos de </w:t>
      </w:r>
      <w:r w:rsidR="00C56560">
        <w:t>aprendizaje</w:t>
      </w:r>
      <w:r w:rsidR="00803F7A">
        <w:t xml:space="preserve"> supervisado y de regresión.</w:t>
      </w:r>
    </w:p>
    <w:p w14:paraId="0E6EE938" w14:textId="77777777" w:rsidR="00803F7A" w:rsidRDefault="00803F7A" w:rsidP="00F12DE3">
      <w:pPr>
        <w:pStyle w:val="Textoindependiente"/>
        <w:spacing w:line="276" w:lineRule="auto"/>
        <w:ind w:left="820" w:right="162"/>
        <w:jc w:val="both"/>
      </w:pPr>
    </w:p>
    <w:p w14:paraId="504890D2" w14:textId="43817ECB" w:rsidR="009C09CC" w:rsidRDefault="00D83B38" w:rsidP="00D85059">
      <w:pPr>
        <w:pStyle w:val="Textoindependiente"/>
        <w:spacing w:line="276" w:lineRule="auto"/>
        <w:ind w:left="820" w:right="162"/>
        <w:jc w:val="both"/>
      </w:pPr>
      <w:r>
        <w:t xml:space="preserve">Alguno de los </w:t>
      </w:r>
      <w:r w:rsidR="0032328A">
        <w:t xml:space="preserve">modelos </w:t>
      </w:r>
      <w:r w:rsidR="00803F7A">
        <w:t xml:space="preserve">utilizados </w:t>
      </w:r>
      <w:r w:rsidR="0032328A">
        <w:t xml:space="preserve">en el estudio Steinberg et al. (2023) </w:t>
      </w:r>
      <w:r w:rsidR="00C56560">
        <w:t xml:space="preserve">es la </w:t>
      </w:r>
      <w:r w:rsidR="00F81C99">
        <w:t xml:space="preserve">regresión supervisada el </w:t>
      </w:r>
      <w:r w:rsidR="002B6FC4">
        <w:t>cual estima el retraso en días calendario</w:t>
      </w:r>
      <w:r w:rsidR="00C56560">
        <w:t xml:space="preserve">, </w:t>
      </w:r>
      <w:r w:rsidR="009A6EDD">
        <w:t xml:space="preserve">por otro lado </w:t>
      </w:r>
      <w:r w:rsidR="0032328A">
        <w:t xml:space="preserve">se </w:t>
      </w:r>
      <w:r w:rsidR="009A6EDD">
        <w:t>evaluaron</w:t>
      </w:r>
      <w:r w:rsidR="00C56560">
        <w:t xml:space="preserve"> algoritmos </w:t>
      </w:r>
      <w:r w:rsidR="002606F7">
        <w:t>como arboles de decisión, random forest</w:t>
      </w:r>
      <w:r w:rsidR="00E36C4D">
        <w:t>, y redes neuronales,</w:t>
      </w:r>
      <w:r w:rsidR="0032328A">
        <w:t xml:space="preserve"> donde se compara</w:t>
      </w:r>
      <w:r w:rsidR="00E36C4D">
        <w:t xml:space="preserve"> su precisión en distintos puntos del proceso de compra</w:t>
      </w:r>
      <w:r w:rsidR="00305488">
        <w:t xml:space="preserve">, así mismo </w:t>
      </w:r>
      <w:r w:rsidR="00AB7D9B">
        <w:t>utiliza un</w:t>
      </w:r>
      <w:r w:rsidR="00305488">
        <w:t xml:space="preserve"> control de la dimensionalidad </w:t>
      </w:r>
      <w:r w:rsidR="00AB7D9B">
        <w:t xml:space="preserve">generando </w:t>
      </w:r>
      <w:r w:rsidR="00664460">
        <w:t>codificación binaria para reducir la dimensionalidad sin excluir datos</w:t>
      </w:r>
      <w:r w:rsidR="00F60B24">
        <w:t>.</w:t>
      </w:r>
      <w:r w:rsidR="00077ED6">
        <w:t xml:space="preserve"> </w:t>
      </w:r>
      <w:r w:rsidR="008312FA">
        <w:t xml:space="preserve">Como resultado </w:t>
      </w:r>
      <w:r w:rsidR="00077ED6">
        <w:t xml:space="preserve">Este proyecto </w:t>
      </w:r>
      <w:r w:rsidR="003844CD">
        <w:t xml:space="preserve">contribuye </w:t>
      </w:r>
      <w:r w:rsidR="00975BE9">
        <w:t xml:space="preserve">a </w:t>
      </w:r>
      <w:r w:rsidR="003844CD">
        <w:t>un</w:t>
      </w:r>
      <w:r w:rsidR="00975BE9">
        <w:t>a</w:t>
      </w:r>
      <w:r w:rsidR="003844CD">
        <w:t xml:space="preserve"> alta aplica</w:t>
      </w:r>
      <w:r w:rsidR="000E4898">
        <w:t xml:space="preserve">bilidad </w:t>
      </w:r>
      <w:r w:rsidR="00975BE9">
        <w:t>en la</w:t>
      </w:r>
      <w:r w:rsidR="000E4898">
        <w:t xml:space="preserve"> cadena de suministro</w:t>
      </w:r>
      <w:r w:rsidR="00975BE9">
        <w:t>,</w:t>
      </w:r>
      <w:r w:rsidR="000E4898">
        <w:t xml:space="preserve"> permitiendo manejar datos de alta dimensionalidad sin comprometer </w:t>
      </w:r>
      <w:r w:rsidR="0032328A">
        <w:t>l</w:t>
      </w:r>
      <w:r w:rsidR="000E4898">
        <w:t xml:space="preserve">a </w:t>
      </w:r>
      <w:r w:rsidR="00D24314">
        <w:t>precisión</w:t>
      </w:r>
      <w:r w:rsidR="0032328A">
        <w:t xml:space="preserve">, </w:t>
      </w:r>
      <w:r w:rsidR="0016350F">
        <w:t>tambien</w:t>
      </w:r>
      <w:r w:rsidR="00E42001">
        <w:t>,</w:t>
      </w:r>
      <w:r w:rsidR="00FA0176">
        <w:t xml:space="preserve"> se encontró que los algoritmos de boosting </w:t>
      </w:r>
      <w:r w:rsidR="00166130">
        <w:t xml:space="preserve">y random forest </w:t>
      </w:r>
      <w:r w:rsidR="0075356E">
        <w:t>son</w:t>
      </w:r>
      <w:r w:rsidR="00166130">
        <w:t xml:space="preserve"> los </w:t>
      </w:r>
      <w:r w:rsidR="00713325">
        <w:t>más</w:t>
      </w:r>
      <w:r w:rsidR="00166130">
        <w:t xml:space="preserve"> efectivos</w:t>
      </w:r>
      <w:r w:rsidR="00443E3A">
        <w:t xml:space="preserve"> para el caso</w:t>
      </w:r>
      <w:r w:rsidR="0032328A">
        <w:t xml:space="preserve"> de estudio</w:t>
      </w:r>
      <w:r w:rsidR="00166130">
        <w:t>, alcanzando altos niveles de precisión</w:t>
      </w:r>
      <w:r w:rsidR="00443E3A">
        <w:t>,</w:t>
      </w:r>
      <w:r w:rsidR="00166130">
        <w:t xml:space="preserve"> </w:t>
      </w:r>
      <w:r w:rsidR="0032328A">
        <w:t xml:space="preserve">y por último </w:t>
      </w:r>
      <w:r w:rsidR="00443E3A">
        <w:t>se</w:t>
      </w:r>
      <w:r w:rsidR="000E59D5">
        <w:t xml:space="preserve"> </w:t>
      </w:r>
      <w:r w:rsidR="00713325">
        <w:t>aplicó</w:t>
      </w:r>
      <w:r w:rsidR="00443E3A">
        <w:t xml:space="preserve"> el marco</w:t>
      </w:r>
      <w:r w:rsidR="000E59D5">
        <w:t xml:space="preserve"> </w:t>
      </w:r>
      <w:r w:rsidR="00EE4F3D">
        <w:t xml:space="preserve">crisp que proporciona una estructura </w:t>
      </w:r>
      <w:r w:rsidR="00D85059">
        <w:t>estandarizada para</w:t>
      </w:r>
      <w:r w:rsidR="0075356E">
        <w:t xml:space="preserve"> los</w:t>
      </w:r>
      <w:r w:rsidR="00D85059">
        <w:t xml:space="preserve"> proyecto</w:t>
      </w:r>
      <w:r w:rsidR="0075356E">
        <w:t>s</w:t>
      </w:r>
      <w:r w:rsidR="00D85059">
        <w:t xml:space="preserve"> de análisis de datos.</w:t>
      </w:r>
    </w:p>
    <w:p w14:paraId="0AE8BA7C" w14:textId="77777777" w:rsidR="009C09CC" w:rsidRDefault="009C09CC" w:rsidP="009C09CC">
      <w:pPr>
        <w:pStyle w:val="Textoindependiente"/>
        <w:spacing w:line="276" w:lineRule="auto"/>
        <w:ind w:left="820" w:right="162"/>
        <w:jc w:val="both"/>
      </w:pPr>
    </w:p>
    <w:p w14:paraId="42E994CF" w14:textId="737EC6B1" w:rsidR="00DD0B0E" w:rsidRDefault="00CE1087" w:rsidP="009C09CC">
      <w:pPr>
        <w:pStyle w:val="Textoindependiente"/>
        <w:spacing w:line="276" w:lineRule="auto"/>
        <w:ind w:left="820" w:right="162"/>
        <w:jc w:val="both"/>
      </w:pPr>
      <w:r w:rsidRPr="0083385F">
        <w:t xml:space="preserve">El estudio </w:t>
      </w:r>
      <w:r w:rsidR="00DD0B0E" w:rsidRPr="0083385F">
        <w:t xml:space="preserve">de </w:t>
      </w:r>
      <w:r w:rsidR="00BC7A0D" w:rsidRPr="0083385F">
        <w:t xml:space="preserve">Zhou et al. (2023) </w:t>
      </w:r>
      <w:r w:rsidR="00443E3A" w:rsidRPr="0083385F">
        <w:t xml:space="preserve">aborda la estimación de tiempo de entrega mediante </w:t>
      </w:r>
      <w:r w:rsidR="00443E3A">
        <w:t xml:space="preserve">un modelo </w:t>
      </w:r>
      <w:r w:rsidR="00586225">
        <w:t xml:space="preserve">novedoso denominado inductive graph transformer, diseñado para plataformas de comercio electrónico </w:t>
      </w:r>
      <w:r w:rsidR="00695D76">
        <w:t>donde los tiempos de entrega afectan directamente al cliente y los tiempos de compra</w:t>
      </w:r>
      <w:r w:rsidR="00FD5CAA">
        <w:t xml:space="preserve">, este modelo se centra capturar </w:t>
      </w:r>
      <w:r w:rsidR="00AD4DBC">
        <w:t xml:space="preserve">interacciones complejas entre las características </w:t>
      </w:r>
      <w:r w:rsidR="005F3EA8">
        <w:t>de los pedidos tales como la dirección de origen</w:t>
      </w:r>
      <w:r w:rsidR="00EA1135">
        <w:t>, destino y la fecha de pago. Con el fin de hacer estimaciones precisas en los tiempos de entrega</w:t>
      </w:r>
      <w:r w:rsidR="00400BA3">
        <w:t>.</w:t>
      </w:r>
    </w:p>
    <w:p w14:paraId="47B9023A" w14:textId="77777777" w:rsidR="00400BA3" w:rsidRDefault="00400BA3" w:rsidP="009C09CC">
      <w:pPr>
        <w:pStyle w:val="Textoindependiente"/>
        <w:spacing w:line="276" w:lineRule="auto"/>
        <w:ind w:left="820" w:right="162"/>
        <w:jc w:val="both"/>
      </w:pPr>
    </w:p>
    <w:p w14:paraId="06A36E32" w14:textId="4786E73D" w:rsidR="00400BA3" w:rsidRDefault="0061210B" w:rsidP="009C09CC">
      <w:pPr>
        <w:pStyle w:val="Textoindependiente"/>
        <w:spacing w:line="276" w:lineRule="auto"/>
        <w:ind w:left="820" w:right="162"/>
        <w:jc w:val="both"/>
      </w:pPr>
      <w:r>
        <w:t xml:space="preserve">El modelo utilizado </w:t>
      </w:r>
      <w:r w:rsidR="00BC7A0D">
        <w:t xml:space="preserve">en el estudio </w:t>
      </w:r>
      <w:r w:rsidR="00BC7A0D" w:rsidRPr="00BC7A0D">
        <w:t xml:space="preserve">Zhou et al. (2023) </w:t>
      </w:r>
      <w:r>
        <w:t>es una</w:t>
      </w:r>
      <w:r w:rsidR="00A9533A">
        <w:t xml:space="preserve"> red convolucional sobre grafos, el cual permite </w:t>
      </w:r>
      <w:r w:rsidR="006625FF">
        <w:t>que el modelo capture relaciones estructurales en</w:t>
      </w:r>
      <w:r w:rsidR="006234E9">
        <w:t xml:space="preserve"> los datos</w:t>
      </w:r>
      <w:r w:rsidR="00D26CC1">
        <w:t>, como las conexiones entre minorista y la ubicación</w:t>
      </w:r>
      <w:r w:rsidR="00454CB3">
        <w:t xml:space="preserve">. </w:t>
      </w:r>
      <w:r w:rsidR="00BC7A0D">
        <w:t xml:space="preserve">Además, incorpora </w:t>
      </w:r>
      <w:r w:rsidR="00454CB3">
        <w:t xml:space="preserve">un transformador </w:t>
      </w:r>
      <w:r w:rsidR="00BC7A0D">
        <w:t xml:space="preserve">aplicado a la </w:t>
      </w:r>
      <w:r w:rsidR="00454CB3">
        <w:t xml:space="preserve">representación </w:t>
      </w:r>
      <w:r w:rsidR="00A545FD">
        <w:t>de los pedidos</w:t>
      </w:r>
      <w:r w:rsidR="00761DC4">
        <w:t xml:space="preserve"> con el fin de</w:t>
      </w:r>
      <w:r w:rsidR="00A545FD">
        <w:t xml:space="preserve"> capturar </w:t>
      </w:r>
      <w:r w:rsidR="008D7B09">
        <w:t xml:space="preserve">interacciones de alto orden entre sus elementos, permitiendo que el modelo tome decisiones </w:t>
      </w:r>
      <w:r w:rsidR="00713325">
        <w:t>más</w:t>
      </w:r>
      <w:r w:rsidR="008D7B09">
        <w:t xml:space="preserve"> precisas</w:t>
      </w:r>
      <w:r w:rsidR="001D6ECA">
        <w:t xml:space="preserve">. </w:t>
      </w:r>
      <w:r w:rsidR="00BC7A0D">
        <w:t>finalmente</w:t>
      </w:r>
      <w:r w:rsidR="00E00E2C">
        <w:t xml:space="preserve">, utiliza el transformador como función de regresión para predecir </w:t>
      </w:r>
      <w:r w:rsidR="00713325">
        <w:t>los tiempos</w:t>
      </w:r>
      <w:r w:rsidR="00E00E2C">
        <w:t xml:space="preserve"> de entrega de manera </w:t>
      </w:r>
      <w:r w:rsidR="00713325">
        <w:t>inductiva.</w:t>
      </w:r>
    </w:p>
    <w:p w14:paraId="594A28DB" w14:textId="77777777" w:rsidR="006E09CD" w:rsidRDefault="006E09CD" w:rsidP="009C09CC">
      <w:pPr>
        <w:pStyle w:val="Textoindependiente"/>
        <w:spacing w:line="276" w:lineRule="auto"/>
        <w:ind w:left="820" w:right="162"/>
        <w:jc w:val="both"/>
      </w:pPr>
    </w:p>
    <w:p w14:paraId="5482B401" w14:textId="047ACA96" w:rsidR="006E09CD" w:rsidRDefault="00400590" w:rsidP="009C09CC">
      <w:pPr>
        <w:pStyle w:val="Textoindependiente"/>
        <w:spacing w:line="276" w:lineRule="auto"/>
        <w:ind w:left="820" w:right="162"/>
        <w:jc w:val="both"/>
      </w:pPr>
      <w:r>
        <w:t>La capacidad de la red convolucional para realizar predicciones complejas ayuda</w:t>
      </w:r>
      <w:r w:rsidR="00852588">
        <w:t xml:space="preserve"> a predecir tiempos de entrega para relaciones </w:t>
      </w:r>
      <w:r>
        <w:t xml:space="preserve">previas como ubicaciones nuevas. Esto es valioso </w:t>
      </w:r>
      <w:r w:rsidR="006F34C7">
        <w:t>en procesos con cadenas de suministros o ubicaciones cambiantes ya que asegura la adaptabilidad de</w:t>
      </w:r>
      <w:r w:rsidR="00B77F4E">
        <w:t>l modelo a operaciones nueva</w:t>
      </w:r>
      <w:r w:rsidR="0083385F">
        <w:t>s</w:t>
      </w:r>
      <w:r w:rsidR="006F34C7">
        <w:t>.</w:t>
      </w:r>
    </w:p>
    <w:p w14:paraId="4131A440" w14:textId="77777777" w:rsidR="009C09CC" w:rsidRPr="00DA352D" w:rsidRDefault="009C09CC" w:rsidP="00AB0BAD">
      <w:pPr>
        <w:pStyle w:val="Textoindependiente"/>
        <w:spacing w:line="276" w:lineRule="auto"/>
        <w:ind w:right="162"/>
        <w:jc w:val="both"/>
        <w:rPr>
          <w:color w:val="000000" w:themeColor="text1"/>
        </w:rPr>
      </w:pPr>
    </w:p>
    <w:p w14:paraId="00D8F3E7" w14:textId="176B6488" w:rsidR="00DA352D" w:rsidRDefault="00DA352D" w:rsidP="009C09CC">
      <w:pPr>
        <w:pStyle w:val="Textoindependiente"/>
        <w:spacing w:line="276" w:lineRule="auto"/>
        <w:ind w:left="820" w:right="162"/>
        <w:jc w:val="both"/>
      </w:pPr>
      <w:r w:rsidRPr="00DA352D">
        <w:rPr>
          <w:color w:val="000000" w:themeColor="text1"/>
        </w:rPr>
        <w:t>El proyect</w:t>
      </w:r>
      <w:r>
        <w:rPr>
          <w:color w:val="000000" w:themeColor="text1"/>
        </w:rPr>
        <w:t>o</w:t>
      </w:r>
      <w:r w:rsidRPr="00DA352D">
        <w:rPr>
          <w:color w:val="000000" w:themeColor="text1"/>
        </w:rPr>
        <w:t xml:space="preserve"> de </w:t>
      </w:r>
      <w:r w:rsidR="009C09CC" w:rsidRPr="00E54B8A">
        <w:rPr>
          <w:color w:val="000000" w:themeColor="text1"/>
        </w:rPr>
        <w:t xml:space="preserve">Wolter y Hanne (2024) </w:t>
      </w:r>
      <w:r w:rsidR="00E54B8A">
        <w:t>analiza</w:t>
      </w:r>
      <w:r w:rsidR="004F7E16">
        <w:t xml:space="preserve"> la predicción de</w:t>
      </w:r>
      <w:r w:rsidR="00E54B8A">
        <w:t xml:space="preserve"> </w:t>
      </w:r>
      <w:r w:rsidR="004F7E16">
        <w:t>tiempo</w:t>
      </w:r>
      <w:r w:rsidR="00E54B8A">
        <w:t>s</w:t>
      </w:r>
      <w:r w:rsidR="004F7E16">
        <w:t xml:space="preserve"> de servicio en entregas a domicilio</w:t>
      </w:r>
      <w:r w:rsidR="00E54B8A">
        <w:t xml:space="preserve"> de</w:t>
      </w:r>
      <w:r w:rsidR="00831AE3">
        <w:t xml:space="preserve"> productos que requieren de montaje e instalación</w:t>
      </w:r>
      <w:r w:rsidR="00E54B8A">
        <w:t>, como tipo,</w:t>
      </w:r>
      <w:r w:rsidR="00831AE3">
        <w:t xml:space="preserve"> muebles</w:t>
      </w:r>
      <w:r w:rsidR="00E54B8A">
        <w:t xml:space="preserve">, </w:t>
      </w:r>
      <w:r w:rsidR="00560020">
        <w:t xml:space="preserve">utilizando algoritmos de machine learning. </w:t>
      </w:r>
      <w:r w:rsidR="001222E4">
        <w:t>El objetivo</w:t>
      </w:r>
      <w:r w:rsidR="00E54B8A">
        <w:t xml:space="preserve"> principal</w:t>
      </w:r>
      <w:r w:rsidR="001222E4">
        <w:t xml:space="preserve"> es reducir la dependencia de</w:t>
      </w:r>
      <w:r w:rsidR="0092594D">
        <w:t>l conocimiento empírico del personal logístic</w:t>
      </w:r>
      <w:r w:rsidR="00991086">
        <w:t>o</w:t>
      </w:r>
      <w:r w:rsidR="00E54B8A">
        <w:t>,</w:t>
      </w:r>
      <w:r w:rsidR="009F7EBD">
        <w:t xml:space="preserve"> </w:t>
      </w:r>
      <w:r w:rsidR="00E54B8A">
        <w:t>optimizando</w:t>
      </w:r>
      <w:r w:rsidR="00A4738B">
        <w:t xml:space="preserve"> los tiempos de entrega y de instalación. El estudio </w:t>
      </w:r>
      <w:r w:rsidR="00E54B8A">
        <w:t>emplea</w:t>
      </w:r>
      <w:r w:rsidR="00A4738B">
        <w:t xml:space="preserve"> </w:t>
      </w:r>
      <w:r w:rsidR="00EB1AA4">
        <w:t xml:space="preserve">redes neuronales artificiales y modelos de regresión, comparando su rendimiento </w:t>
      </w:r>
      <w:r w:rsidR="00BE3855">
        <w:t xml:space="preserve">en la estimación real de los tiempos de servicios frente a </w:t>
      </w:r>
      <w:r w:rsidR="00242C37">
        <w:t xml:space="preserve">modelos como la regresión lineal multivariable y </w:t>
      </w:r>
      <w:r w:rsidR="008036A7">
        <w:t>máquinas</w:t>
      </w:r>
      <w:r w:rsidR="00242C37">
        <w:t xml:space="preserve"> de soporte vectorial.</w:t>
      </w:r>
    </w:p>
    <w:p w14:paraId="1EE72313" w14:textId="77777777" w:rsidR="008036A7" w:rsidRDefault="008036A7" w:rsidP="009C09CC">
      <w:pPr>
        <w:pStyle w:val="Textoindependiente"/>
        <w:spacing w:line="276" w:lineRule="auto"/>
        <w:ind w:left="820" w:right="162"/>
        <w:jc w:val="both"/>
      </w:pPr>
    </w:p>
    <w:p w14:paraId="75705541" w14:textId="5DD1853D" w:rsidR="009E1FEC" w:rsidRDefault="00E54B8A" w:rsidP="009E1FEC">
      <w:pPr>
        <w:pStyle w:val="Textoindependiente"/>
        <w:spacing w:line="276" w:lineRule="auto"/>
        <w:ind w:left="820" w:right="162"/>
        <w:jc w:val="both"/>
      </w:pPr>
      <w:r>
        <w:t xml:space="preserve">En el estudio </w:t>
      </w:r>
      <w:r w:rsidRPr="00E54B8A">
        <w:rPr>
          <w:color w:val="000000" w:themeColor="text1"/>
        </w:rPr>
        <w:t xml:space="preserve">Wolter y Hanne (2024)  </w:t>
      </w:r>
      <w:r>
        <w:t xml:space="preserve">se emplearon </w:t>
      </w:r>
      <w:r w:rsidR="007B2335">
        <w:t>algoritmos supervisados</w:t>
      </w:r>
      <w:r>
        <w:t>, entre ellos las</w:t>
      </w:r>
      <w:r w:rsidR="00047347">
        <w:t xml:space="preserve"> </w:t>
      </w:r>
      <w:r>
        <w:t>máquinas</w:t>
      </w:r>
      <w:r w:rsidR="00047347">
        <w:t xml:space="preserve"> de soporte vectorial para comparar los resultados de clasificación y categorización de tiempos de servicio</w:t>
      </w:r>
      <w:r w:rsidR="00865696">
        <w:t xml:space="preserve">, </w:t>
      </w:r>
      <w:r>
        <w:t xml:space="preserve">también se utilizó la </w:t>
      </w:r>
      <w:r w:rsidR="00865696">
        <w:t>regresión lineal múltiple</w:t>
      </w:r>
      <w:r>
        <w:t>,</w:t>
      </w:r>
      <w:r w:rsidR="00865696">
        <w:t xml:space="preserve"> </w:t>
      </w:r>
      <w:r w:rsidR="00763001">
        <w:t xml:space="preserve">que </w:t>
      </w:r>
      <w:r w:rsidR="00BF4B7C">
        <w:t>permitió analizar el rendimiento del modelo</w:t>
      </w:r>
      <w:r w:rsidR="00E066C9">
        <w:t>, sin embargo est</w:t>
      </w:r>
      <w:r>
        <w:t>a</w:t>
      </w:r>
      <w:r w:rsidR="00E066C9">
        <w:t xml:space="preserve"> </w:t>
      </w:r>
      <w:r>
        <w:t xml:space="preserve">técnica </w:t>
      </w:r>
      <w:r w:rsidR="00E066C9">
        <w:t>present</w:t>
      </w:r>
      <w:r>
        <w:t>a</w:t>
      </w:r>
      <w:r w:rsidR="00E066C9">
        <w:t xml:space="preserve"> limitaciones en la precisión </w:t>
      </w:r>
      <w:r>
        <w:t>al manejar</w:t>
      </w:r>
      <w:r w:rsidR="00E066C9">
        <w:t xml:space="preserve"> datos </w:t>
      </w:r>
      <w:r>
        <w:t>de</w:t>
      </w:r>
      <w:r w:rsidR="00E066C9">
        <w:t xml:space="preserve"> variab</w:t>
      </w:r>
      <w:r>
        <w:t>ilidad</w:t>
      </w:r>
      <w:r w:rsidR="009E1FEC">
        <w:t xml:space="preserve">, </w:t>
      </w:r>
      <w:r w:rsidR="00E745D9">
        <w:t xml:space="preserve">además se emplearon </w:t>
      </w:r>
      <w:r w:rsidR="009E1FEC">
        <w:t xml:space="preserve">tecinas de procesamiento de datos para limpiar y estructurar la </w:t>
      </w:r>
      <w:r w:rsidR="002E3007">
        <w:t xml:space="preserve">información, lo </w:t>
      </w:r>
      <w:r w:rsidR="00E745D9">
        <w:t xml:space="preserve">cual incluye </w:t>
      </w:r>
      <w:r w:rsidR="002E3007">
        <w:t xml:space="preserve">normalización, manejo de valores atípicos y codificación one hot para </w:t>
      </w:r>
      <w:r w:rsidR="002E3007">
        <w:lastRenderedPageBreak/>
        <w:t>variables categóricas.</w:t>
      </w:r>
    </w:p>
    <w:p w14:paraId="064EFDC1" w14:textId="77777777" w:rsidR="002E3007" w:rsidRDefault="002E3007" w:rsidP="009E1FEC">
      <w:pPr>
        <w:pStyle w:val="Textoindependiente"/>
        <w:spacing w:line="276" w:lineRule="auto"/>
        <w:ind w:left="820" w:right="162"/>
        <w:jc w:val="both"/>
      </w:pPr>
    </w:p>
    <w:p w14:paraId="283A9A3C" w14:textId="265562C8" w:rsidR="00242C37" w:rsidRDefault="00AC4737" w:rsidP="009C09CC">
      <w:pPr>
        <w:pStyle w:val="Textoindependiente"/>
        <w:spacing w:line="276" w:lineRule="auto"/>
        <w:ind w:left="820" w:right="162"/>
        <w:jc w:val="both"/>
      </w:pPr>
      <w:r>
        <w:t xml:space="preserve">el modelo de ANN permite automatizar la predicción de tiempos de entrega y montaje, disminuyendo </w:t>
      </w:r>
      <w:r w:rsidR="00EC09AD">
        <w:t xml:space="preserve">la dependencia del conocimiento personal. También la comparación </w:t>
      </w:r>
      <w:r w:rsidR="00580B11">
        <w:t>de métodos</w:t>
      </w:r>
      <w:r w:rsidR="00EC09AD">
        <w:t xml:space="preserve"> demuestra que los modelos ANN y SVM pueden adaptarse </w:t>
      </w:r>
      <w:r w:rsidR="00580B11">
        <w:t>a diferentes escenarios siendo flexibles en los procesos de analítica.</w:t>
      </w:r>
    </w:p>
    <w:p w14:paraId="784D5D8F" w14:textId="77777777" w:rsidR="009C09CC" w:rsidRDefault="009C09CC" w:rsidP="00580B11">
      <w:pPr>
        <w:pStyle w:val="Textoindependiente"/>
        <w:spacing w:line="276" w:lineRule="auto"/>
        <w:ind w:right="162"/>
        <w:jc w:val="both"/>
      </w:pPr>
    </w:p>
    <w:p w14:paraId="0CEC8F4D" w14:textId="01BF0CCC" w:rsidR="001F62DD" w:rsidRDefault="001F62DD" w:rsidP="009C09CC">
      <w:pPr>
        <w:pStyle w:val="Textoindependiente"/>
        <w:spacing w:line="276" w:lineRule="auto"/>
        <w:ind w:left="820" w:right="162"/>
        <w:jc w:val="both"/>
      </w:pPr>
      <w:r>
        <w:t xml:space="preserve">El trabajo de </w:t>
      </w:r>
      <w:r w:rsidR="009C09CC">
        <w:t xml:space="preserve">Maiti et al. (2014) </w:t>
      </w:r>
      <w:r>
        <w:t>examina el modelo de predicción de tiempos de llegada de vehículos en tiempo real, enfocado en contextos donde la disponibilidad de datos detallados es limitada. El modelo fue desarrollado con el objetivo de predecir la llegada de autobuses en un entorno industrial en la india, donde la incertidumbre en el trafico y la variabilidad en la velocidad de los vehículos complican la predicción de los horarios de llegada.</w:t>
      </w:r>
    </w:p>
    <w:p w14:paraId="0A0CC926" w14:textId="77777777" w:rsidR="001F62DD" w:rsidRDefault="001F62DD" w:rsidP="009C09CC">
      <w:pPr>
        <w:pStyle w:val="Textoindependiente"/>
        <w:spacing w:line="276" w:lineRule="auto"/>
        <w:ind w:left="820" w:right="162"/>
        <w:jc w:val="both"/>
      </w:pPr>
    </w:p>
    <w:p w14:paraId="2A722E77" w14:textId="689A1732" w:rsidR="001F62DD" w:rsidRDefault="001F62DD" w:rsidP="009C09CC">
      <w:pPr>
        <w:pStyle w:val="Textoindependiente"/>
        <w:spacing w:line="276" w:lineRule="auto"/>
        <w:ind w:left="820" w:right="162"/>
        <w:jc w:val="both"/>
      </w:pPr>
      <w:r>
        <w:t xml:space="preserve">El estudio Maiti et al. (2014) </w:t>
      </w:r>
      <w:r w:rsidR="008668EF">
        <w:t xml:space="preserve">utiliza varios enfoques de machine learning como redes neuronales y maquinas de soporte vectorial, también utilizan un modelo HD basados en datos históricos el cual se destaca por su simplicidad y menor demanda </w:t>
      </w:r>
      <w:r w:rsidR="00E639C4">
        <w:t>computacional,</w:t>
      </w:r>
      <w:r w:rsidR="009C580D">
        <w:t xml:space="preserve"> en</w:t>
      </w:r>
      <w:r w:rsidR="00E639C4">
        <w:t xml:space="preserve"> comparación con los modelos ANN y SVM </w:t>
      </w:r>
      <w:r w:rsidR="00E639C4" w:rsidRPr="00E639C4">
        <w:t xml:space="preserve">logrando una precisión </w:t>
      </w:r>
      <w:r w:rsidR="009C580D" w:rsidRPr="00E639C4">
        <w:t xml:space="preserve">comparable </w:t>
      </w:r>
      <w:r w:rsidR="009C580D">
        <w:t>de</w:t>
      </w:r>
      <w:r w:rsidR="00E639C4">
        <w:t xml:space="preserve"> </w:t>
      </w:r>
      <w:r w:rsidR="00E639C4" w:rsidRPr="00E639C4">
        <w:t>75.56% frente a ANN 76% y SVM 71.3%.</w:t>
      </w:r>
      <w:r w:rsidR="008668EF">
        <w:t xml:space="preserve"> </w:t>
      </w:r>
    </w:p>
    <w:p w14:paraId="2A614054" w14:textId="77777777" w:rsidR="00676145" w:rsidRDefault="00676145" w:rsidP="009C09CC">
      <w:pPr>
        <w:pStyle w:val="Textoindependiente"/>
        <w:spacing w:line="276" w:lineRule="auto"/>
        <w:ind w:left="820" w:right="162"/>
        <w:jc w:val="both"/>
      </w:pPr>
    </w:p>
    <w:p w14:paraId="00214F38" w14:textId="77777777" w:rsidR="00676145" w:rsidRDefault="00676145" w:rsidP="009C09CC">
      <w:pPr>
        <w:pStyle w:val="Textoindependiente"/>
        <w:spacing w:line="276" w:lineRule="auto"/>
        <w:ind w:left="820" w:right="162"/>
        <w:jc w:val="both"/>
      </w:pPr>
    </w:p>
    <w:p w14:paraId="39EFBAEE" w14:textId="77777777" w:rsidR="009B2D80" w:rsidRDefault="009B2D80">
      <w:pPr>
        <w:pStyle w:val="Textoindependiente"/>
        <w:spacing w:before="3"/>
        <w:rPr>
          <w:sz w:val="25"/>
        </w:rPr>
      </w:pPr>
    </w:p>
    <w:p w14:paraId="7538E62C" w14:textId="5A5295BB" w:rsidR="000E5728" w:rsidRDefault="007268D1" w:rsidP="000E5728">
      <w:pPr>
        <w:pStyle w:val="Ttulo2"/>
        <w:numPr>
          <w:ilvl w:val="0"/>
          <w:numId w:val="1"/>
        </w:numPr>
        <w:tabs>
          <w:tab w:val="left" w:pos="820"/>
        </w:tabs>
      </w:pPr>
      <w:r>
        <w:rPr>
          <w:color w:val="666666"/>
        </w:rPr>
        <w:t>Modelos y Métodos ya existentes.</w:t>
      </w:r>
    </w:p>
    <w:p w14:paraId="6BF89AE1" w14:textId="77777777" w:rsidR="009B2D80" w:rsidRDefault="009B2D80">
      <w:pPr>
        <w:pStyle w:val="Textoindependiente"/>
        <w:spacing w:before="4"/>
        <w:rPr>
          <w:sz w:val="32"/>
        </w:rPr>
      </w:pPr>
    </w:p>
    <w:p w14:paraId="65BD1986" w14:textId="6320C2EA" w:rsidR="008F2919" w:rsidRDefault="008F2919" w:rsidP="00854CA0">
      <w:pPr>
        <w:pStyle w:val="Textoindependiente"/>
        <w:spacing w:line="276" w:lineRule="auto"/>
        <w:ind w:left="820" w:right="128"/>
        <w:jc w:val="both"/>
      </w:pPr>
      <w:r>
        <w:t>En el ámbito de la predicción de tiempos de entrega en la cadena de suministro</w:t>
      </w:r>
      <w:r w:rsidR="00A946E4">
        <w:t xml:space="preserve">, diversos estudios </w:t>
      </w:r>
      <w:r w:rsidR="00DB1B88">
        <w:t xml:space="preserve">anteriormente mencionados </w:t>
      </w:r>
      <w:r w:rsidR="00C56DCB">
        <w:t>han explorado e</w:t>
      </w:r>
      <w:r w:rsidR="00F52254">
        <w:t xml:space="preserve">nfoques de modelos de </w:t>
      </w:r>
      <w:r w:rsidR="00854CA0">
        <w:t>machine learning</w:t>
      </w:r>
      <w:r w:rsidR="00C13747">
        <w:t xml:space="preserve"> </w:t>
      </w:r>
      <w:r w:rsidR="0060255E">
        <w:t xml:space="preserve">con el fin de mejorar la precisión en la estimación de tiempos y reducir </w:t>
      </w:r>
      <w:r w:rsidR="00D53D02">
        <w:t>la incertidumbre</w:t>
      </w:r>
      <w:r w:rsidR="00062EAE">
        <w:t xml:space="preserve">. Estas metodologías han sido implementadas en entornos de manufactura </w:t>
      </w:r>
      <w:r w:rsidR="00C42222">
        <w:t xml:space="preserve">y </w:t>
      </w:r>
      <w:r w:rsidR="00EE5D00">
        <w:t>logística, siendo modelos como ra</w:t>
      </w:r>
      <w:r w:rsidR="00EF4FB2">
        <w:t xml:space="preserve">ndom forest, arima, redes neuronales y técnicas de optimización </w:t>
      </w:r>
      <w:r w:rsidR="00BA70BE">
        <w:t xml:space="preserve">dimensional lo mas destacado </w:t>
      </w:r>
      <w:r w:rsidR="00B45A95">
        <w:t xml:space="preserve">de los </w:t>
      </w:r>
      <w:r w:rsidR="00EB0D9B">
        <w:t>estudios mencionados.</w:t>
      </w:r>
    </w:p>
    <w:p w14:paraId="76BE2CB8" w14:textId="5EA03EA4" w:rsidR="00EB0D9B" w:rsidRDefault="00EB0D9B" w:rsidP="00854CA0">
      <w:pPr>
        <w:pStyle w:val="Textoindependiente"/>
        <w:spacing w:line="276" w:lineRule="auto"/>
        <w:ind w:left="820" w:right="128"/>
        <w:jc w:val="both"/>
      </w:pPr>
    </w:p>
    <w:p w14:paraId="181C276D" w14:textId="4136C78C" w:rsidR="006E3F8F" w:rsidRDefault="009778D8" w:rsidP="008C411F">
      <w:pPr>
        <w:pStyle w:val="Textoindependiente"/>
        <w:spacing w:line="276" w:lineRule="auto"/>
        <w:ind w:left="820" w:right="128"/>
        <w:jc w:val="both"/>
      </w:pPr>
      <w:r>
        <w:t xml:space="preserve">Los modelos </w:t>
      </w:r>
      <w:r w:rsidR="003630B7">
        <w:t xml:space="preserve">de series temporales </w:t>
      </w:r>
      <w:r w:rsidR="00B94FD8">
        <w:t xml:space="preserve">como ARIMA son comúnmente utilizados </w:t>
      </w:r>
      <w:r w:rsidR="00C7590B">
        <w:t xml:space="preserve">para predecir </w:t>
      </w:r>
      <w:r w:rsidR="00350C03">
        <w:t>datos secuenciales en series de tiempo</w:t>
      </w:r>
      <w:r w:rsidR="00121525">
        <w:t xml:space="preserve">. Estos modelos permiten </w:t>
      </w:r>
      <w:r w:rsidR="00350C03">
        <w:t>captur</w:t>
      </w:r>
      <w:r w:rsidR="0008372F">
        <w:t>ar</w:t>
      </w:r>
      <w:r w:rsidR="00350C03">
        <w:t xml:space="preserve"> patrones históricos </w:t>
      </w:r>
      <w:r w:rsidR="00C225CE">
        <w:t>y estacionales</w:t>
      </w:r>
      <w:r w:rsidR="005A14EB">
        <w:t xml:space="preserve">, </w:t>
      </w:r>
      <w:r w:rsidR="000A51FE">
        <w:t xml:space="preserve">y son particularmente </w:t>
      </w:r>
      <w:r w:rsidR="006C0AF5">
        <w:t xml:space="preserve">eficaz </w:t>
      </w:r>
      <w:r w:rsidR="007E103B">
        <w:t>en datos</w:t>
      </w:r>
      <w:r w:rsidR="006C0AF5">
        <w:t xml:space="preserve"> univariantes y secuenciales</w:t>
      </w:r>
      <w:r w:rsidR="00896645">
        <w:t xml:space="preserve"> como destaca</w:t>
      </w:r>
      <w:r w:rsidR="006C0AF5">
        <w:t xml:space="preserve"> </w:t>
      </w:r>
      <w:sdt>
        <w:sdtPr>
          <w:id w:val="-1192989149"/>
          <w:citation/>
        </w:sdtPr>
        <w:sdtContent>
          <w:r w:rsidR="003D58E5">
            <w:fldChar w:fldCharType="begin"/>
          </w:r>
          <w:r w:rsidR="003D58E5">
            <w:instrText xml:space="preserve"> CITATION Box \l 3082 </w:instrText>
          </w:r>
          <w:r w:rsidR="003D58E5">
            <w:fldChar w:fldCharType="separate"/>
          </w:r>
          <w:r w:rsidR="003D58E5">
            <w:rPr>
              <w:noProof/>
            </w:rPr>
            <w:t>(Box, Jenkins, Reinsel, &amp; Ljung, s.f.)</w:t>
          </w:r>
          <w:r w:rsidR="003D58E5">
            <w:fldChar w:fldCharType="end"/>
          </w:r>
        </w:sdtContent>
      </w:sdt>
      <w:r w:rsidR="00A57804">
        <w:t>.</w:t>
      </w:r>
      <w:r w:rsidR="006E3F8F">
        <w:t xml:space="preserve"> </w:t>
      </w:r>
      <w:r w:rsidR="00BA528A">
        <w:t xml:space="preserve">ARIMA combina componentes </w:t>
      </w:r>
      <w:r w:rsidR="00EB6629">
        <w:t>de autoregresión</w:t>
      </w:r>
      <w:r w:rsidR="00731EE7">
        <w:t>, lo que lo hace ideal para detectar variaciones estacionales</w:t>
      </w:r>
      <w:r w:rsidR="008C411F">
        <w:t>.</w:t>
      </w:r>
    </w:p>
    <w:p w14:paraId="17AC20A9" w14:textId="77777777" w:rsidR="008C411F" w:rsidRDefault="008C411F" w:rsidP="008C411F">
      <w:pPr>
        <w:pStyle w:val="Textoindependiente"/>
        <w:spacing w:line="276" w:lineRule="auto"/>
        <w:ind w:left="820" w:right="128"/>
        <w:jc w:val="both"/>
      </w:pPr>
    </w:p>
    <w:p w14:paraId="53980004" w14:textId="0E96AB39" w:rsidR="00C970F5" w:rsidRDefault="00A57804" w:rsidP="00CF5AD1">
      <w:pPr>
        <w:pStyle w:val="Textoindependiente"/>
        <w:spacing w:line="276" w:lineRule="auto"/>
        <w:ind w:left="820" w:right="128"/>
        <w:jc w:val="both"/>
      </w:pPr>
      <w:r>
        <w:t xml:space="preserve"> En el documento de Banerjee et al. (2015) </w:t>
      </w:r>
      <w:r w:rsidR="00C970F5">
        <w:t>la implementación de un modelo ARIMA demostró una notable reducción den los errores de predicción</w:t>
      </w:r>
      <w:r w:rsidR="00EA192F">
        <w:t xml:space="preserve">, lo que resalta la capacidad para capturar patrones, por lo </w:t>
      </w:r>
      <w:r w:rsidR="00304293">
        <w:t>tanto,</w:t>
      </w:r>
      <w:r w:rsidR="00EA192F">
        <w:t xml:space="preserve"> en el contexto de</w:t>
      </w:r>
      <w:r w:rsidR="00985958">
        <w:t xml:space="preserve">l proyecto propuesto, explorar el modelo ARIMA puede proporcionar </w:t>
      </w:r>
      <w:r w:rsidR="00D762E4">
        <w:t xml:space="preserve">una herramienta valiosa para </w:t>
      </w:r>
      <w:r w:rsidR="00C4251C">
        <w:t xml:space="preserve">visualizar patrones especialmente en </w:t>
      </w:r>
      <w:r w:rsidR="00304293">
        <w:t xml:space="preserve">datos que involucren </w:t>
      </w:r>
      <w:r w:rsidR="00C4251C">
        <w:t>series de tiempo</w:t>
      </w:r>
      <w:r w:rsidR="00304293">
        <w:t>.</w:t>
      </w:r>
    </w:p>
    <w:p w14:paraId="5DD1E44E" w14:textId="77777777" w:rsidR="00C970F5" w:rsidRDefault="00C970F5" w:rsidP="007268D1">
      <w:pPr>
        <w:pStyle w:val="Textoindependiente"/>
        <w:spacing w:line="276" w:lineRule="auto"/>
        <w:ind w:right="128"/>
        <w:jc w:val="both"/>
      </w:pPr>
    </w:p>
    <w:p w14:paraId="7E5E6B37" w14:textId="36FF55AD" w:rsidR="008F2919" w:rsidRDefault="00763374" w:rsidP="00717FFC">
      <w:pPr>
        <w:pStyle w:val="Textoindependiente"/>
        <w:spacing w:line="276" w:lineRule="auto"/>
        <w:ind w:left="820" w:right="128"/>
        <w:jc w:val="both"/>
      </w:pPr>
      <w:r>
        <w:t xml:space="preserve">Random </w:t>
      </w:r>
      <w:r w:rsidR="007268D1">
        <w:t xml:space="preserve">forest </w:t>
      </w:r>
      <w:r w:rsidR="00380F88">
        <w:t xml:space="preserve">es normalmente utilizado </w:t>
      </w:r>
      <w:r w:rsidR="0005010C">
        <w:t xml:space="preserve">donde los datos incluyen múltiples variables y presentan una alta variabilidad </w:t>
      </w:r>
      <w:r w:rsidR="00957721">
        <w:t xml:space="preserve">y complejidad, </w:t>
      </w:r>
      <w:r w:rsidR="00EA3F74">
        <w:t xml:space="preserve">este modelo </w:t>
      </w:r>
      <w:r w:rsidR="00B4048E">
        <w:t>está</w:t>
      </w:r>
      <w:r w:rsidR="00EA3F74">
        <w:t xml:space="preserve"> basado en arboles de decisión </w:t>
      </w:r>
      <w:r w:rsidR="004F5DB3">
        <w:t xml:space="preserve">el cual mejora la precisión predictiva y reduce el riesgo </w:t>
      </w:r>
      <w:sdt>
        <w:sdtPr>
          <w:id w:val="1701590681"/>
          <w:citation/>
        </w:sdtPr>
        <w:sdtContent>
          <w:r w:rsidR="00DF6E37">
            <w:fldChar w:fldCharType="begin"/>
          </w:r>
          <w:r w:rsidR="00DF6E37">
            <w:instrText xml:space="preserve"> CITATION Leo01 \l 3082 </w:instrText>
          </w:r>
          <w:r w:rsidR="00DF6E37">
            <w:fldChar w:fldCharType="separate"/>
          </w:r>
          <w:r w:rsidR="00DF6E37">
            <w:rPr>
              <w:noProof/>
            </w:rPr>
            <w:t>(Leo, 2001)</w:t>
          </w:r>
          <w:r w:rsidR="00DF6E37">
            <w:fldChar w:fldCharType="end"/>
          </w:r>
        </w:sdtContent>
      </w:sdt>
      <w:r w:rsidR="0006722A">
        <w:t>.</w:t>
      </w:r>
    </w:p>
    <w:p w14:paraId="60F2ABE0" w14:textId="77777777" w:rsidR="00E335EF" w:rsidRDefault="00E335EF" w:rsidP="00717FFC">
      <w:pPr>
        <w:pStyle w:val="Textoindependiente"/>
        <w:spacing w:line="276" w:lineRule="auto"/>
        <w:ind w:left="820" w:right="128"/>
        <w:jc w:val="both"/>
      </w:pPr>
    </w:p>
    <w:p w14:paraId="5C59B7A6" w14:textId="35A05576" w:rsidR="008F2919" w:rsidRDefault="001A7074" w:rsidP="00235E50">
      <w:pPr>
        <w:pStyle w:val="Textoindependiente"/>
        <w:spacing w:line="276" w:lineRule="auto"/>
        <w:ind w:left="820" w:right="128"/>
        <w:jc w:val="both"/>
      </w:pPr>
      <w:r>
        <w:t xml:space="preserve">El documento Steinberg et al. (2023) </w:t>
      </w:r>
      <w:r w:rsidR="00B7696A">
        <w:t xml:space="preserve">propone predecir retrasos de proveedores en </w:t>
      </w:r>
      <w:r w:rsidR="001B3969">
        <w:t>l</w:t>
      </w:r>
      <w:r w:rsidR="00B7696A">
        <w:t>a caden</w:t>
      </w:r>
      <w:r w:rsidR="0074543D">
        <w:t xml:space="preserve">a de suministro en entornos de baja demanda y alta variabilidad </w:t>
      </w:r>
      <w:r w:rsidR="005A2B72">
        <w:t xml:space="preserve">por lo que </w:t>
      </w:r>
      <w:r w:rsidR="005A2B72">
        <w:lastRenderedPageBreak/>
        <w:t>utiliza el algoritmo de random forest</w:t>
      </w:r>
      <w:r w:rsidR="00235E50">
        <w:t xml:space="preserve">, en el contexto del proyecto </w:t>
      </w:r>
      <w:r w:rsidR="00665D43">
        <w:t xml:space="preserve">el modelo puede ayudar a capturar relaciones complejas </w:t>
      </w:r>
      <w:r w:rsidR="00971E82">
        <w:t>y no lineales</w:t>
      </w:r>
      <w:r w:rsidR="00183C5D">
        <w:t>, hace que sea adecuado predecir tiempos de entrega en entornos variables</w:t>
      </w:r>
      <w:r w:rsidR="004C33AD">
        <w:t xml:space="preserve">, por otro </w:t>
      </w:r>
      <w:r w:rsidR="007F403E">
        <w:t>lado,</w:t>
      </w:r>
      <w:r w:rsidR="004C33AD">
        <w:t xml:space="preserve"> random forest es menos sensible a datos ruidosos </w:t>
      </w:r>
      <w:r w:rsidR="00463DE6">
        <w:t>y no requiere un procesamiento amplio</w:t>
      </w:r>
      <w:r w:rsidR="009503AF">
        <w:t xml:space="preserve">, lo  cual es ventajoso en proyectos donde las características </w:t>
      </w:r>
      <w:r w:rsidR="00080FE9">
        <w:t xml:space="preserve">pueden cambiar con el tiempo </w:t>
      </w:r>
      <w:sdt>
        <w:sdtPr>
          <w:id w:val="-36977369"/>
          <w:citation/>
        </w:sdtPr>
        <w:sdtContent>
          <w:r w:rsidR="00080FE9">
            <w:fldChar w:fldCharType="begin"/>
          </w:r>
          <w:r w:rsidR="00080FE9">
            <w:instrText xml:space="preserve"> CITATION Lia02 \l 3082 </w:instrText>
          </w:r>
          <w:r w:rsidR="00080FE9">
            <w:fldChar w:fldCharType="separate"/>
          </w:r>
          <w:r w:rsidR="00080FE9">
            <w:rPr>
              <w:noProof/>
            </w:rPr>
            <w:t>(Liaw &amp; Wiener, 2002)</w:t>
          </w:r>
          <w:r w:rsidR="00080FE9">
            <w:fldChar w:fldCharType="end"/>
          </w:r>
        </w:sdtContent>
      </w:sdt>
      <w:r w:rsidR="00463DE6">
        <w:t>.</w:t>
      </w:r>
    </w:p>
    <w:p w14:paraId="0E59D952" w14:textId="77777777" w:rsidR="00EA6CDB" w:rsidRDefault="00EA6CDB" w:rsidP="00692621">
      <w:pPr>
        <w:pStyle w:val="Textoindependiente"/>
        <w:spacing w:line="276" w:lineRule="auto"/>
        <w:ind w:right="128"/>
        <w:jc w:val="both"/>
      </w:pPr>
    </w:p>
    <w:p w14:paraId="297F0C1E" w14:textId="5DD8B9E4" w:rsidR="00EA6CDB" w:rsidRDefault="00EA6CDB" w:rsidP="00235E50">
      <w:pPr>
        <w:pStyle w:val="Textoindependiente"/>
        <w:spacing w:line="276" w:lineRule="auto"/>
        <w:ind w:left="820" w:right="128"/>
        <w:jc w:val="both"/>
      </w:pPr>
      <w:r>
        <w:t>Las redes neuronales artificiales ANN son ampliamente utilizadas en proyectos que requieren la detección de patrones no lineales complejos en los datos</w:t>
      </w:r>
      <w:r w:rsidR="00692621">
        <w:t xml:space="preserve">, dado que las ANN tienen la capacidad de aprender de ejemplos históricos, lo que resulta útil en situaciones con alta variabilidad </w:t>
      </w:r>
      <w:sdt>
        <w:sdtPr>
          <w:id w:val="161679604"/>
          <w:citation/>
        </w:sdtPr>
        <w:sdtContent>
          <w:r w:rsidR="00692621">
            <w:fldChar w:fldCharType="begin"/>
          </w:r>
          <w:r w:rsidR="00692621">
            <w:instrText xml:space="preserve"> CITATION Ben16 \l 3082 </w:instrText>
          </w:r>
          <w:r w:rsidR="00692621">
            <w:fldChar w:fldCharType="separate"/>
          </w:r>
          <w:r w:rsidR="00692621">
            <w:rPr>
              <w:noProof/>
            </w:rPr>
            <w:t>(Bengio &amp; Courville, 2016)</w:t>
          </w:r>
          <w:r w:rsidR="00692621">
            <w:fldChar w:fldCharType="end"/>
          </w:r>
        </w:sdtContent>
      </w:sdt>
      <w:r w:rsidR="00692621">
        <w:t>.</w:t>
      </w:r>
    </w:p>
    <w:p w14:paraId="03BF9D8C" w14:textId="77777777" w:rsidR="00475AEC" w:rsidRDefault="00475AEC" w:rsidP="002122F5">
      <w:pPr>
        <w:pStyle w:val="Textoindependiente"/>
        <w:spacing w:line="276" w:lineRule="auto"/>
        <w:ind w:right="128"/>
        <w:jc w:val="both"/>
      </w:pPr>
    </w:p>
    <w:p w14:paraId="0ABEC93C" w14:textId="77777777" w:rsidR="00E725A8" w:rsidRDefault="00475AEC" w:rsidP="00235E50">
      <w:pPr>
        <w:pStyle w:val="Textoindependiente"/>
        <w:spacing w:line="276" w:lineRule="auto"/>
        <w:ind w:left="820" w:right="128"/>
        <w:jc w:val="both"/>
      </w:pPr>
      <w:r>
        <w:t>En los documentos revisados</w:t>
      </w:r>
      <w:r w:rsidR="00E725A8">
        <w:t>, varios estudios exploran el uso de redes neuronales para mejorar la predicción de tiempos de entrega en la cadena de suministros. En el documento de Steinberg et al. (2023), las redes neuronales se emplean para prever retrasos en los proveedores, mostrando ser útiles en el análisis detallado de los tiempos de entrega.</w:t>
      </w:r>
    </w:p>
    <w:p w14:paraId="6E57EB9B" w14:textId="77777777" w:rsidR="00E725A8" w:rsidRDefault="00E725A8" w:rsidP="00235E50">
      <w:pPr>
        <w:pStyle w:val="Textoindependiente"/>
        <w:spacing w:line="276" w:lineRule="auto"/>
        <w:ind w:left="820" w:right="128"/>
        <w:jc w:val="both"/>
      </w:pPr>
    </w:p>
    <w:p w14:paraId="042B9166" w14:textId="2F20B225" w:rsidR="00475AEC" w:rsidRDefault="00E725A8" w:rsidP="00235E50">
      <w:pPr>
        <w:pStyle w:val="Textoindependiente"/>
        <w:spacing w:line="276" w:lineRule="auto"/>
        <w:ind w:left="820" w:right="128"/>
        <w:jc w:val="both"/>
        <w:rPr>
          <w:color w:val="000000" w:themeColor="text1"/>
        </w:rPr>
      </w:pPr>
      <w:r>
        <w:t xml:space="preserve">Por su parte </w:t>
      </w:r>
      <w:r w:rsidRPr="00E54B8A">
        <w:rPr>
          <w:color w:val="000000" w:themeColor="text1"/>
        </w:rPr>
        <w:t>Wolter y Hanne (2024)</w:t>
      </w:r>
      <w:r>
        <w:rPr>
          <w:color w:val="000000" w:themeColor="text1"/>
        </w:rPr>
        <w:t xml:space="preserve"> implementaron un modelo </w:t>
      </w:r>
      <w:r w:rsidR="002122F5">
        <w:rPr>
          <w:color w:val="000000" w:themeColor="text1"/>
        </w:rPr>
        <w:t>de RNN para predecir tiempos de entrega en servicios a domicilios, logrando predicciones de tiempos de entrega y de servicios, sin embargo, estos autores mencionan desafíos como el alto costo computacional y la necesidad de grandes volúmenes de datos para optimizar el rendimiento del modelo.</w:t>
      </w:r>
    </w:p>
    <w:p w14:paraId="39D34C3B" w14:textId="77777777" w:rsidR="002122F5" w:rsidRDefault="002122F5" w:rsidP="00235E50">
      <w:pPr>
        <w:pStyle w:val="Textoindependiente"/>
        <w:spacing w:line="276" w:lineRule="auto"/>
        <w:ind w:left="820" w:right="128"/>
        <w:jc w:val="both"/>
        <w:rPr>
          <w:color w:val="000000" w:themeColor="text1"/>
        </w:rPr>
      </w:pPr>
    </w:p>
    <w:p w14:paraId="1C6A1F62" w14:textId="727913FD" w:rsidR="002122F5" w:rsidRDefault="002122F5" w:rsidP="00235E50">
      <w:pPr>
        <w:pStyle w:val="Textoindependiente"/>
        <w:spacing w:line="276" w:lineRule="auto"/>
        <w:ind w:left="820" w:right="128"/>
        <w:jc w:val="both"/>
      </w:pPr>
      <w:r>
        <w:rPr>
          <w:color w:val="000000" w:themeColor="text1"/>
        </w:rPr>
        <w:t xml:space="preserve">También, en el estudio </w:t>
      </w:r>
      <w:r>
        <w:t>Maiti et al. (2014), las redes neuronales se aplican para prever tiempos de llegada de buses en tiempo real, demostrando una notable capacidad para adaptarse a variables dinámicas de tráfico, distancia y velocidad. No obstante, el documento resalta una limitación y es la complejidad de interpretar los resultados debido a las capaz internas de las redes neuronale</w:t>
      </w:r>
      <w:r w:rsidR="003D0729">
        <w:t>s</w:t>
      </w:r>
      <w:r>
        <w:t>.</w:t>
      </w:r>
    </w:p>
    <w:p w14:paraId="0FEC2356" w14:textId="77777777" w:rsidR="00B6484E" w:rsidRDefault="00B6484E" w:rsidP="00235E50">
      <w:pPr>
        <w:pStyle w:val="Textoindependiente"/>
        <w:spacing w:line="276" w:lineRule="auto"/>
        <w:ind w:left="820" w:right="128"/>
        <w:jc w:val="both"/>
      </w:pPr>
    </w:p>
    <w:p w14:paraId="33034CEF" w14:textId="5275C530" w:rsidR="00B6484E" w:rsidRDefault="00B6484E" w:rsidP="00235E50">
      <w:pPr>
        <w:pStyle w:val="Textoindependiente"/>
        <w:spacing w:line="276" w:lineRule="auto"/>
        <w:ind w:left="820" w:right="128"/>
        <w:jc w:val="both"/>
        <w:rPr>
          <w:color w:val="000000" w:themeColor="text1"/>
        </w:rPr>
      </w:pPr>
      <w:r>
        <w:rPr>
          <w:color w:val="000000" w:themeColor="text1"/>
        </w:rPr>
        <w:t xml:space="preserve">Consideramos que los modelos RNN ofrecen una gran ventaja en proyectos como el planteado, que busca predecir los tiempos de entrega, la capacidad de estos modelos para detectar patrones no lineales, sin </w:t>
      </w:r>
      <w:r w:rsidR="0029627C">
        <w:rPr>
          <w:color w:val="000000" w:themeColor="text1"/>
        </w:rPr>
        <w:t>embargo,</w:t>
      </w:r>
      <w:r>
        <w:rPr>
          <w:color w:val="000000" w:themeColor="text1"/>
        </w:rPr>
        <w:t xml:space="preserve"> se debe revisar si el volumen de datos es </w:t>
      </w:r>
      <w:r w:rsidR="0029627C">
        <w:rPr>
          <w:color w:val="000000" w:themeColor="text1"/>
        </w:rPr>
        <w:t>suficiente</w:t>
      </w:r>
      <w:r>
        <w:rPr>
          <w:color w:val="000000" w:themeColor="text1"/>
        </w:rPr>
        <w:t>.</w:t>
      </w:r>
    </w:p>
    <w:p w14:paraId="059F5A14" w14:textId="77777777" w:rsidR="0029627C" w:rsidRDefault="0029627C" w:rsidP="00235E50">
      <w:pPr>
        <w:pStyle w:val="Textoindependiente"/>
        <w:spacing w:line="276" w:lineRule="auto"/>
        <w:ind w:left="820" w:right="128"/>
        <w:jc w:val="both"/>
        <w:rPr>
          <w:color w:val="000000" w:themeColor="text1"/>
        </w:rPr>
      </w:pPr>
    </w:p>
    <w:p w14:paraId="715556AA" w14:textId="77777777" w:rsidR="00032A2E" w:rsidRDefault="0029627C" w:rsidP="00235E50">
      <w:pPr>
        <w:pStyle w:val="Textoindependiente"/>
        <w:spacing w:line="276" w:lineRule="auto"/>
        <w:ind w:left="820" w:right="128"/>
        <w:jc w:val="both"/>
        <w:rPr>
          <w:color w:val="000000" w:themeColor="text1"/>
        </w:rPr>
      </w:pPr>
      <w:r w:rsidRPr="00731FD9">
        <w:t xml:space="preserve">Las maquinas de soporte vectorial </w:t>
      </w:r>
      <w:r w:rsidR="00FC579F" w:rsidRPr="00731FD9">
        <w:t xml:space="preserve">son especialmente </w:t>
      </w:r>
      <w:r w:rsidR="00FC579F">
        <w:rPr>
          <w:color w:val="000000" w:themeColor="text1"/>
        </w:rPr>
        <w:t xml:space="preserve">útiles en problemas de clasificación y muestran robustez ante conjuntos de datos con ruidos, ayudando a minimizar el efecto de variables aleatorias, además, al enfocarse solo en puntos de datos mas relevantes los modelos SVM logran una alta precisión con tamaños de datos moderados </w:t>
      </w:r>
      <w:sdt>
        <w:sdtPr>
          <w:rPr>
            <w:color w:val="000000" w:themeColor="text1"/>
          </w:rPr>
          <w:id w:val="-1770225131"/>
          <w:citation/>
        </w:sdtPr>
        <w:sdtContent>
          <w:r w:rsidR="00C4542B">
            <w:rPr>
              <w:color w:val="000000" w:themeColor="text1"/>
            </w:rPr>
            <w:fldChar w:fldCharType="begin"/>
          </w:r>
          <w:r w:rsidR="00C4542B">
            <w:rPr>
              <w:color w:val="000000" w:themeColor="text1"/>
            </w:rPr>
            <w:instrText xml:space="preserve"> CITATION Has09 \l 3082 </w:instrText>
          </w:r>
          <w:r w:rsidR="00C4542B">
            <w:rPr>
              <w:color w:val="000000" w:themeColor="text1"/>
            </w:rPr>
            <w:fldChar w:fldCharType="separate"/>
          </w:r>
          <w:r w:rsidR="00C4542B" w:rsidRPr="00C4542B">
            <w:rPr>
              <w:noProof/>
              <w:color w:val="000000" w:themeColor="text1"/>
            </w:rPr>
            <w:t>(Hastie, Tibshirani, &amp; Friedman, 2009)</w:t>
          </w:r>
          <w:r w:rsidR="00C4542B">
            <w:rPr>
              <w:color w:val="000000" w:themeColor="text1"/>
            </w:rPr>
            <w:fldChar w:fldCharType="end"/>
          </w:r>
        </w:sdtContent>
      </w:sdt>
    </w:p>
    <w:p w14:paraId="1B3980CE" w14:textId="77777777" w:rsidR="00731FD9" w:rsidRDefault="00731FD9" w:rsidP="00235E50">
      <w:pPr>
        <w:pStyle w:val="Textoindependiente"/>
        <w:spacing w:line="276" w:lineRule="auto"/>
        <w:ind w:left="820" w:right="128"/>
        <w:jc w:val="both"/>
        <w:rPr>
          <w:color w:val="000000" w:themeColor="text1"/>
        </w:rPr>
      </w:pPr>
    </w:p>
    <w:p w14:paraId="49B0A585" w14:textId="16E01255" w:rsidR="00731FD9" w:rsidRDefault="00731FD9" w:rsidP="00235E50">
      <w:pPr>
        <w:pStyle w:val="Textoindependiente"/>
        <w:spacing w:line="276" w:lineRule="auto"/>
        <w:ind w:left="820" w:right="128"/>
        <w:jc w:val="both"/>
        <w:rPr>
          <w:color w:val="000000" w:themeColor="text1"/>
        </w:rPr>
      </w:pPr>
      <w:r>
        <w:rPr>
          <w:color w:val="000000" w:themeColor="text1"/>
        </w:rPr>
        <w:t xml:space="preserve">El estudio de </w:t>
      </w:r>
      <w:r>
        <w:t>Maiti et al. (2014)</w:t>
      </w:r>
      <w:r w:rsidR="00D368BB">
        <w:t xml:space="preserve"> emplea los modelos de SVM para abordar la variabilidad de los datos de tránsito y tráfico. Esta investigación muestra que los modelos SVM </w:t>
      </w:r>
      <w:r w:rsidR="00845AAD">
        <w:t>ofrecen una alternativa en situaciones de clasificación precisa con acceso de datos limitados.</w:t>
      </w:r>
    </w:p>
    <w:p w14:paraId="3131D060" w14:textId="77777777" w:rsidR="00032A2E" w:rsidRDefault="00032A2E" w:rsidP="00235E50">
      <w:pPr>
        <w:pStyle w:val="Textoindependiente"/>
        <w:spacing w:line="276" w:lineRule="auto"/>
        <w:ind w:left="820" w:right="128"/>
        <w:jc w:val="both"/>
        <w:rPr>
          <w:color w:val="000000" w:themeColor="text1"/>
        </w:rPr>
      </w:pPr>
    </w:p>
    <w:p w14:paraId="79E1554C" w14:textId="746DBE7E" w:rsidR="0029627C" w:rsidRDefault="00FC579F" w:rsidP="00235E50">
      <w:pPr>
        <w:pStyle w:val="Textoindependiente"/>
        <w:spacing w:line="276" w:lineRule="auto"/>
        <w:ind w:left="820" w:right="128"/>
        <w:jc w:val="both"/>
        <w:rPr>
          <w:color w:val="000000" w:themeColor="text1"/>
        </w:rPr>
      </w:pPr>
      <w:r>
        <w:rPr>
          <w:color w:val="000000" w:themeColor="text1"/>
        </w:rPr>
        <w:t xml:space="preserve"> </w:t>
      </w:r>
    </w:p>
    <w:p w14:paraId="4588F95C" w14:textId="77777777" w:rsidR="002122F5" w:rsidRDefault="002122F5" w:rsidP="00235E50">
      <w:pPr>
        <w:pStyle w:val="Textoindependiente"/>
        <w:spacing w:line="276" w:lineRule="auto"/>
        <w:ind w:left="820" w:right="128"/>
        <w:jc w:val="both"/>
      </w:pPr>
    </w:p>
    <w:p w14:paraId="32765185" w14:textId="77777777" w:rsidR="00941E47" w:rsidRDefault="00941E47" w:rsidP="00941E47">
      <w:pPr>
        <w:pStyle w:val="Textoindependiente"/>
        <w:spacing w:line="276" w:lineRule="auto"/>
        <w:ind w:right="128"/>
      </w:pPr>
    </w:p>
    <w:p w14:paraId="3808579D" w14:textId="77777777" w:rsidR="00941E47" w:rsidRDefault="00941E47" w:rsidP="00941E47">
      <w:pPr>
        <w:pStyle w:val="Textoindependiente"/>
        <w:spacing w:line="276" w:lineRule="auto"/>
        <w:ind w:right="128"/>
      </w:pPr>
    </w:p>
    <w:p w14:paraId="6CCE878B" w14:textId="77777777" w:rsidR="00941E47" w:rsidRDefault="00941E47" w:rsidP="00941E47">
      <w:pPr>
        <w:pStyle w:val="Textoindependiente"/>
        <w:spacing w:line="276" w:lineRule="auto"/>
        <w:ind w:right="128"/>
      </w:pPr>
    </w:p>
    <w:p w14:paraId="3B5A9A6E" w14:textId="78E73FDB" w:rsidR="009B2D80" w:rsidRDefault="007268D1">
      <w:pPr>
        <w:pStyle w:val="Textoindependiente"/>
        <w:spacing w:line="276" w:lineRule="auto"/>
        <w:ind w:left="820" w:right="128"/>
      </w:pPr>
      <w:r>
        <w:t>Céntrese en los métodos, modelos de ML o enfoques ya aplicados en proyectos</w:t>
      </w:r>
      <w:r>
        <w:rPr>
          <w:spacing w:val="1"/>
        </w:rPr>
        <w:t xml:space="preserve"> </w:t>
      </w:r>
      <w:r>
        <w:lastRenderedPageBreak/>
        <w:t>similares al que están desarrollando. Se espera que ud analice las metodologías</w:t>
      </w:r>
      <w:r>
        <w:rPr>
          <w:spacing w:val="1"/>
        </w:rPr>
        <w:t xml:space="preserve"> </w:t>
      </w:r>
      <w:r>
        <w:t>usadas</w:t>
      </w:r>
      <w:r>
        <w:rPr>
          <w:spacing w:val="-6"/>
        </w:rPr>
        <w:t xml:space="preserve"> </w:t>
      </w:r>
      <w:r>
        <w:t>previamente</w:t>
      </w:r>
      <w:r>
        <w:rPr>
          <w:spacing w:val="-6"/>
        </w:rPr>
        <w:t xml:space="preserve"> </w:t>
      </w:r>
      <w:r>
        <w:t>y</w:t>
      </w:r>
      <w:r>
        <w:rPr>
          <w:spacing w:val="-6"/>
        </w:rPr>
        <w:t xml:space="preserve"> </w:t>
      </w:r>
      <w:r>
        <w:t>justifiquen</w:t>
      </w:r>
      <w:r>
        <w:rPr>
          <w:spacing w:val="-6"/>
        </w:rPr>
        <w:t xml:space="preserve"> </w:t>
      </w:r>
      <w:r>
        <w:t>por</w:t>
      </w:r>
      <w:r>
        <w:rPr>
          <w:spacing w:val="-6"/>
        </w:rPr>
        <w:t xml:space="preserve"> </w:t>
      </w:r>
      <w:r>
        <w:t>qué</w:t>
      </w:r>
      <w:r>
        <w:rPr>
          <w:spacing w:val="-6"/>
        </w:rPr>
        <w:t xml:space="preserve"> </w:t>
      </w:r>
      <w:r>
        <w:t>algunas</w:t>
      </w:r>
      <w:r>
        <w:rPr>
          <w:spacing w:val="-6"/>
        </w:rPr>
        <w:t xml:space="preserve"> </w:t>
      </w:r>
      <w:r>
        <w:t>podrían</w:t>
      </w:r>
      <w:r>
        <w:rPr>
          <w:spacing w:val="-5"/>
        </w:rPr>
        <w:t xml:space="preserve"> </w:t>
      </w:r>
      <w:r>
        <w:t>ser</w:t>
      </w:r>
      <w:r>
        <w:rPr>
          <w:spacing w:val="-6"/>
        </w:rPr>
        <w:t xml:space="preserve"> </w:t>
      </w:r>
      <w:r>
        <w:t>útiles</w:t>
      </w:r>
      <w:r>
        <w:rPr>
          <w:spacing w:val="-6"/>
        </w:rPr>
        <w:t xml:space="preserve"> </w:t>
      </w:r>
      <w:r>
        <w:t>o</w:t>
      </w:r>
      <w:r>
        <w:rPr>
          <w:spacing w:val="-6"/>
        </w:rPr>
        <w:t xml:space="preserve"> </w:t>
      </w:r>
      <w:r>
        <w:t>descartables</w:t>
      </w:r>
      <w:r>
        <w:rPr>
          <w:spacing w:val="1"/>
        </w:rPr>
        <w:t xml:space="preserve"> </w:t>
      </w:r>
      <w:r>
        <w:t>para</w:t>
      </w:r>
      <w:r>
        <w:rPr>
          <w:spacing w:val="-7"/>
        </w:rPr>
        <w:t xml:space="preserve"> </w:t>
      </w:r>
      <w:r>
        <w:t>su</w:t>
      </w:r>
      <w:r>
        <w:rPr>
          <w:spacing w:val="-7"/>
        </w:rPr>
        <w:t xml:space="preserve"> </w:t>
      </w:r>
      <w:r>
        <w:t>solución</w:t>
      </w:r>
      <w:r>
        <w:rPr>
          <w:spacing w:val="-6"/>
        </w:rPr>
        <w:t xml:space="preserve"> </w:t>
      </w:r>
      <w:r>
        <w:t>propuesta.</w:t>
      </w:r>
      <w:r>
        <w:rPr>
          <w:spacing w:val="-7"/>
        </w:rPr>
        <w:t xml:space="preserve"> </w:t>
      </w:r>
      <w:r>
        <w:t>También</w:t>
      </w:r>
      <w:r>
        <w:rPr>
          <w:spacing w:val="-6"/>
        </w:rPr>
        <w:t xml:space="preserve"> </w:t>
      </w:r>
      <w:r>
        <w:t>se</w:t>
      </w:r>
      <w:r>
        <w:rPr>
          <w:spacing w:val="-7"/>
        </w:rPr>
        <w:t xml:space="preserve"> </w:t>
      </w:r>
      <w:r>
        <w:t>espera</w:t>
      </w:r>
      <w:r>
        <w:rPr>
          <w:spacing w:val="-6"/>
        </w:rPr>
        <w:t xml:space="preserve"> </w:t>
      </w:r>
      <w:r>
        <w:t>que</w:t>
      </w:r>
      <w:r>
        <w:rPr>
          <w:spacing w:val="-7"/>
        </w:rPr>
        <w:t xml:space="preserve"> </w:t>
      </w:r>
      <w:r>
        <w:t>ud</w:t>
      </w:r>
      <w:r>
        <w:rPr>
          <w:spacing w:val="-6"/>
        </w:rPr>
        <w:t xml:space="preserve"> </w:t>
      </w:r>
      <w:r>
        <w:t>analice</w:t>
      </w:r>
      <w:r>
        <w:rPr>
          <w:spacing w:val="-7"/>
        </w:rPr>
        <w:t xml:space="preserve"> </w:t>
      </w:r>
      <w:r>
        <w:t>la</w:t>
      </w:r>
      <w:r>
        <w:rPr>
          <w:spacing w:val="-6"/>
        </w:rPr>
        <w:t xml:space="preserve"> </w:t>
      </w:r>
      <w:r>
        <w:t>originalidad</w:t>
      </w:r>
      <w:r>
        <w:rPr>
          <w:spacing w:val="-7"/>
        </w:rPr>
        <w:t xml:space="preserve"> </w:t>
      </w:r>
      <w:r>
        <w:t>de</w:t>
      </w:r>
      <w:r>
        <w:rPr>
          <w:spacing w:val="-6"/>
        </w:rPr>
        <w:t xml:space="preserve"> </w:t>
      </w:r>
      <w:r>
        <w:t>la</w:t>
      </w:r>
      <w:r>
        <w:rPr>
          <w:spacing w:val="1"/>
        </w:rPr>
        <w:t xml:space="preserve"> </w:t>
      </w:r>
      <w:r>
        <w:t>que hablamos en clase y le invito a que incluya al CESET dentro de su base de</w:t>
      </w:r>
      <w:r>
        <w:rPr>
          <w:spacing w:val="1"/>
        </w:rPr>
        <w:t xml:space="preserve"> </w:t>
      </w:r>
      <w:r>
        <w:t>datos</w:t>
      </w:r>
      <w:r>
        <w:rPr>
          <w:spacing w:val="-2"/>
        </w:rPr>
        <w:t xml:space="preserve"> </w:t>
      </w:r>
      <w:r>
        <w:t>de</w:t>
      </w:r>
      <w:r>
        <w:rPr>
          <w:spacing w:val="-1"/>
        </w:rPr>
        <w:t xml:space="preserve"> </w:t>
      </w:r>
      <w:r>
        <w:t>análisis]</w:t>
      </w:r>
    </w:p>
    <w:p w14:paraId="1DE34EFF" w14:textId="77777777" w:rsidR="009B2D80" w:rsidRDefault="009B2D80">
      <w:pPr>
        <w:pStyle w:val="Textoindependiente"/>
        <w:spacing w:before="3"/>
        <w:rPr>
          <w:sz w:val="25"/>
        </w:rPr>
      </w:pPr>
    </w:p>
    <w:p w14:paraId="345A48BB" w14:textId="77777777" w:rsidR="009B2D80" w:rsidRDefault="007268D1">
      <w:pPr>
        <w:pStyle w:val="Ttulo2"/>
        <w:numPr>
          <w:ilvl w:val="0"/>
          <w:numId w:val="1"/>
        </w:numPr>
        <w:tabs>
          <w:tab w:val="left" w:pos="820"/>
        </w:tabs>
      </w:pPr>
      <w:r>
        <w:rPr>
          <w:color w:val="666666"/>
        </w:rPr>
        <w:t>Diferenciación del Proyecto</w:t>
      </w:r>
    </w:p>
    <w:p w14:paraId="06A4FB57" w14:textId="77777777" w:rsidR="009B2D80" w:rsidRDefault="007268D1">
      <w:pPr>
        <w:pStyle w:val="Textoindependiente"/>
        <w:spacing w:before="52" w:line="276" w:lineRule="auto"/>
        <w:ind w:left="820" w:right="99"/>
      </w:pPr>
      <w:r>
        <w:t>[Elabore una discurso basado en los capítulos anteriores que muestre por qué su</w:t>
      </w:r>
      <w:r>
        <w:rPr>
          <w:spacing w:val="1"/>
        </w:rPr>
        <w:t xml:space="preserve"> </w:t>
      </w:r>
      <w:r>
        <w:t>proyecto es innovador, ya sea por la vía de plantear algo totalmente nuevo o por la</w:t>
      </w:r>
      <w:r>
        <w:rPr>
          <w:spacing w:val="1"/>
        </w:rPr>
        <w:t xml:space="preserve"> </w:t>
      </w:r>
      <w:r>
        <w:t>vía</w:t>
      </w:r>
      <w:r>
        <w:rPr>
          <w:spacing w:val="-7"/>
        </w:rPr>
        <w:t xml:space="preserve"> </w:t>
      </w:r>
      <w:r>
        <w:t>de</w:t>
      </w:r>
      <w:r>
        <w:rPr>
          <w:spacing w:val="-6"/>
        </w:rPr>
        <w:t xml:space="preserve"> </w:t>
      </w:r>
      <w:r>
        <w:t>mejorar</w:t>
      </w:r>
      <w:r>
        <w:rPr>
          <w:spacing w:val="-6"/>
        </w:rPr>
        <w:t xml:space="preserve"> </w:t>
      </w:r>
      <w:r>
        <w:t>significativamente</w:t>
      </w:r>
      <w:r>
        <w:rPr>
          <w:spacing w:val="-6"/>
        </w:rPr>
        <w:t xml:space="preserve"> </w:t>
      </w:r>
      <w:r>
        <w:t>algo</w:t>
      </w:r>
      <w:r>
        <w:rPr>
          <w:spacing w:val="-6"/>
        </w:rPr>
        <w:t xml:space="preserve"> </w:t>
      </w:r>
      <w:r>
        <w:t>existente.</w:t>
      </w:r>
      <w:r>
        <w:rPr>
          <w:spacing w:val="-7"/>
        </w:rPr>
        <w:t xml:space="preserve"> </w:t>
      </w:r>
      <w:r>
        <w:t>Sea</w:t>
      </w:r>
      <w:r>
        <w:rPr>
          <w:spacing w:val="-6"/>
        </w:rPr>
        <w:t xml:space="preserve"> </w:t>
      </w:r>
      <w:r>
        <w:t>recursivo,</w:t>
      </w:r>
      <w:r>
        <w:rPr>
          <w:spacing w:val="-6"/>
        </w:rPr>
        <w:t xml:space="preserve"> </w:t>
      </w:r>
      <w:r>
        <w:t>use</w:t>
      </w:r>
      <w:r>
        <w:rPr>
          <w:spacing w:val="-6"/>
        </w:rPr>
        <w:t xml:space="preserve"> </w:t>
      </w:r>
      <w:r>
        <w:t>su</w:t>
      </w:r>
      <w:r>
        <w:rPr>
          <w:spacing w:val="-6"/>
        </w:rPr>
        <w:t xml:space="preserve"> </w:t>
      </w:r>
      <w:r>
        <w:t>propio</w:t>
      </w:r>
      <w:r>
        <w:rPr>
          <w:spacing w:val="-6"/>
        </w:rPr>
        <w:t xml:space="preserve"> </w:t>
      </w:r>
      <w:r>
        <w:t>trabajo</w:t>
      </w:r>
      <w:r>
        <w:rPr>
          <w:spacing w:val="1"/>
        </w:rPr>
        <w:t xml:space="preserve"> </w:t>
      </w:r>
      <w:r>
        <w:t>y</w:t>
      </w:r>
      <w:r>
        <w:rPr>
          <w:spacing w:val="-2"/>
        </w:rPr>
        <w:t xml:space="preserve"> </w:t>
      </w:r>
      <w:r>
        <w:t>el</w:t>
      </w:r>
      <w:r>
        <w:rPr>
          <w:spacing w:val="-1"/>
        </w:rPr>
        <w:t xml:space="preserve"> </w:t>
      </w:r>
      <w:r>
        <w:t>de</w:t>
      </w:r>
      <w:r>
        <w:rPr>
          <w:spacing w:val="-1"/>
        </w:rPr>
        <w:t xml:space="preserve"> </w:t>
      </w:r>
      <w:r>
        <w:t>los</w:t>
      </w:r>
      <w:r>
        <w:rPr>
          <w:spacing w:val="-1"/>
        </w:rPr>
        <w:t xml:space="preserve"> </w:t>
      </w:r>
      <w:r>
        <w:t>demás]</w:t>
      </w:r>
    </w:p>
    <w:p w14:paraId="024ADE13" w14:textId="77777777" w:rsidR="009B2D80" w:rsidRDefault="009B2D80">
      <w:pPr>
        <w:pStyle w:val="Textoindependiente"/>
        <w:spacing w:before="3"/>
        <w:rPr>
          <w:sz w:val="25"/>
        </w:rPr>
      </w:pPr>
    </w:p>
    <w:p w14:paraId="0D362B7D" w14:textId="77777777" w:rsidR="009B2D80" w:rsidRDefault="007268D1">
      <w:pPr>
        <w:pStyle w:val="Ttulo2"/>
        <w:numPr>
          <w:ilvl w:val="0"/>
          <w:numId w:val="1"/>
        </w:numPr>
        <w:tabs>
          <w:tab w:val="left" w:pos="820"/>
        </w:tabs>
        <w:spacing w:before="1"/>
      </w:pPr>
      <w:r>
        <w:rPr>
          <w:color w:val="666666"/>
        </w:rPr>
        <w:t>Referencias.</w:t>
      </w:r>
    </w:p>
    <w:p w14:paraId="722F10CF" w14:textId="77777777" w:rsidR="009B2D80" w:rsidRDefault="009B2D80">
      <w:pPr>
        <w:pStyle w:val="Textoindependiente"/>
        <w:spacing w:before="3"/>
        <w:rPr>
          <w:sz w:val="32"/>
        </w:rPr>
      </w:pPr>
    </w:p>
    <w:p w14:paraId="687FF792" w14:textId="77777777" w:rsidR="00103800" w:rsidRPr="001B3969" w:rsidRDefault="00103800" w:rsidP="00103800">
      <w:pPr>
        <w:pStyle w:val="Bibliografa"/>
        <w:jc w:val="both"/>
        <w:rPr>
          <w:lang w:val="en-US"/>
        </w:rPr>
      </w:pPr>
      <w:r>
        <w:fldChar w:fldCharType="begin"/>
      </w:r>
      <w:r w:rsidRPr="001B3969">
        <w:rPr>
          <w:lang w:val="en-US"/>
        </w:rPr>
        <w:instrText xml:space="preserve"> ADDIN ZOTERO_BIBL {"uncited":[],"omitted":[],"custom":[]} CSL_BIBLIOGRAPHY </w:instrText>
      </w:r>
      <w:r>
        <w:fldChar w:fldCharType="separate"/>
      </w:r>
      <w:r w:rsidRPr="001B3969">
        <w:rPr>
          <w:lang w:val="en-US"/>
        </w:rPr>
        <w:t>[1]</w:t>
      </w:r>
      <w:r w:rsidRPr="001B3969">
        <w:rPr>
          <w:lang w:val="en-US"/>
        </w:rPr>
        <w:tab/>
        <w:t xml:space="preserve">A. G. Banerjee, W. Yund, D. Yang, P. Koudal, J. Carbone, y J. Salvo, “A Hybrid Statistical Method for Accurate Prediction of Supplier Delivery Times of Aircraft Engine Parts”, en </w:t>
      </w:r>
      <w:r w:rsidRPr="001B3969">
        <w:rPr>
          <w:i/>
          <w:iCs/>
          <w:lang w:val="en-US"/>
        </w:rPr>
        <w:t>Volume 1B: 35th Computers and Information in Engineering Conference</w:t>
      </w:r>
      <w:r w:rsidRPr="001B3969">
        <w:rPr>
          <w:lang w:val="en-US"/>
        </w:rPr>
        <w:t>, Boston, Massachusetts, USA: American Society of Mechanical Engineers, ago. 2015, p. V01BT02A037. doi: 10.1115/DETC2015-47605.</w:t>
      </w:r>
    </w:p>
    <w:p w14:paraId="104989BD" w14:textId="77777777" w:rsidR="00103800" w:rsidRPr="00103800" w:rsidRDefault="00103800" w:rsidP="00103800">
      <w:pPr>
        <w:pStyle w:val="Bibliografa"/>
        <w:jc w:val="both"/>
        <w:rPr>
          <w:lang w:val="en-US"/>
        </w:rPr>
      </w:pPr>
      <w:r w:rsidRPr="001F62DD">
        <w:rPr>
          <w:lang w:val="en-US"/>
        </w:rPr>
        <w:t>[2]</w:t>
      </w:r>
      <w:r w:rsidRPr="001F62DD">
        <w:rPr>
          <w:lang w:val="en-US"/>
        </w:rPr>
        <w:tab/>
        <w:t xml:space="preserve">F. Steinberg, P. Burggräf, J. Wagner, B. Heinbach, T. Saßmannshausen, y A. Brintrup, “A novel machine learning model for predicting late supplier deliveries of low-volume-high-variety products with application in a German machinery industry”, </w:t>
      </w:r>
      <w:r w:rsidRPr="001F62DD">
        <w:rPr>
          <w:i/>
          <w:iCs/>
          <w:lang w:val="en-US"/>
        </w:rPr>
        <w:t>Supply Chain Anal.</w:t>
      </w:r>
      <w:r w:rsidRPr="001F62DD">
        <w:rPr>
          <w:lang w:val="en-US"/>
        </w:rPr>
        <w:t>, v</w:t>
      </w:r>
      <w:r w:rsidRPr="00103800">
        <w:rPr>
          <w:lang w:val="en-US"/>
        </w:rPr>
        <w:t>ol. 1, p. 100003, mar. 2023, doi: 10.1016/j.sca.2023.100003.</w:t>
      </w:r>
    </w:p>
    <w:p w14:paraId="7035C823" w14:textId="77777777" w:rsidR="00103800" w:rsidRPr="00103800" w:rsidRDefault="00103800" w:rsidP="00103800">
      <w:pPr>
        <w:pStyle w:val="Bibliografa"/>
        <w:jc w:val="both"/>
        <w:rPr>
          <w:lang w:val="en-US"/>
        </w:rPr>
      </w:pPr>
      <w:r w:rsidRPr="00103800">
        <w:rPr>
          <w:lang w:val="en-US"/>
        </w:rPr>
        <w:t>[3]</w:t>
      </w:r>
      <w:r w:rsidRPr="00103800">
        <w:rPr>
          <w:lang w:val="en-US"/>
        </w:rPr>
        <w:tab/>
        <w:t xml:space="preserve">X. Zhou, J. Wang, Y. Liu, X. Wu, Z. Shen, y C. Leung, “Inductive Graph Transformer for Delivery Time Estimation”, en </w:t>
      </w:r>
      <w:r w:rsidRPr="00103800">
        <w:rPr>
          <w:i/>
          <w:iCs/>
          <w:lang w:val="en-US"/>
        </w:rPr>
        <w:t>Proceedings of the Sixteenth ACM International Conference on Web Search and Data Mining</w:t>
      </w:r>
      <w:r w:rsidRPr="00103800">
        <w:rPr>
          <w:lang w:val="en-US"/>
        </w:rPr>
        <w:t>, feb. 2023, pp. 679–687. doi: 10.1145/3539597.3570409.</w:t>
      </w:r>
    </w:p>
    <w:p w14:paraId="5A4BD48F" w14:textId="77777777" w:rsidR="00103800" w:rsidRPr="00103800" w:rsidRDefault="00103800" w:rsidP="00103800">
      <w:pPr>
        <w:pStyle w:val="Bibliografa"/>
        <w:jc w:val="both"/>
        <w:rPr>
          <w:lang w:val="en-US"/>
        </w:rPr>
      </w:pPr>
      <w:r w:rsidRPr="00103800">
        <w:rPr>
          <w:lang w:val="en-US"/>
        </w:rPr>
        <w:t>[4]</w:t>
      </w:r>
      <w:r w:rsidRPr="00103800">
        <w:rPr>
          <w:lang w:val="en-US"/>
        </w:rPr>
        <w:tab/>
        <w:t xml:space="preserve">J. Wolter y T. Hanne, “Prediction of service time for home delivery services using machine learning”, </w:t>
      </w:r>
      <w:r w:rsidRPr="00103800">
        <w:rPr>
          <w:i/>
          <w:iCs/>
          <w:lang w:val="en-US"/>
        </w:rPr>
        <w:t>Soft Comput.</w:t>
      </w:r>
      <w:r w:rsidRPr="00103800">
        <w:rPr>
          <w:lang w:val="en-US"/>
        </w:rPr>
        <w:t>, vol. 28, núm. 6, pp. 5045–5056, mar. 2024, doi: 10.1007/s00500-023-09220-7.</w:t>
      </w:r>
    </w:p>
    <w:p w14:paraId="2A2656E1" w14:textId="77777777" w:rsidR="00103800" w:rsidRPr="00103800" w:rsidRDefault="00103800" w:rsidP="00103800">
      <w:pPr>
        <w:pStyle w:val="Bibliografa"/>
        <w:jc w:val="both"/>
        <w:rPr>
          <w:lang w:val="en-US"/>
        </w:rPr>
      </w:pPr>
      <w:r w:rsidRPr="00103800">
        <w:rPr>
          <w:lang w:val="en-US"/>
        </w:rPr>
        <w:t>[5]</w:t>
      </w:r>
      <w:r w:rsidRPr="00103800">
        <w:rPr>
          <w:lang w:val="en-US"/>
        </w:rPr>
        <w:tab/>
        <w:t xml:space="preserve">S. Maiti, A. Pal, A. Pal, T. Chattopadhyay, y A. Mukherjee, “Historical data based real time prediction of vehicle arrival time”, en </w:t>
      </w:r>
      <w:r w:rsidRPr="00103800">
        <w:rPr>
          <w:i/>
          <w:iCs/>
          <w:lang w:val="en-US"/>
        </w:rPr>
        <w:t>17th International IEEE Conference on Intelligent Transportation Systems (ITSC)</w:t>
      </w:r>
      <w:r w:rsidRPr="00103800">
        <w:rPr>
          <w:lang w:val="en-US"/>
        </w:rPr>
        <w:t>, Qingdao, China: IEEE, oct. 2014, pp. 1837–1842. doi: 10.1109/ITSC.2014.6957960.</w:t>
      </w:r>
    </w:p>
    <w:p w14:paraId="55904946" w14:textId="6BBEE48D" w:rsidR="009B2D80" w:rsidRPr="00103800" w:rsidRDefault="00103800">
      <w:pPr>
        <w:spacing w:line="276" w:lineRule="auto"/>
        <w:jc w:val="both"/>
        <w:rPr>
          <w:lang w:val="en-US"/>
        </w:rPr>
        <w:sectPr w:rsidR="009B2D80" w:rsidRPr="00103800">
          <w:type w:val="continuous"/>
          <w:pgSz w:w="11920" w:h="16840"/>
          <w:pgMar w:top="1380" w:right="1360" w:bottom="280" w:left="1340" w:header="720" w:footer="720" w:gutter="0"/>
          <w:cols w:space="720"/>
        </w:sectPr>
      </w:pPr>
      <w:r>
        <w:fldChar w:fldCharType="end"/>
      </w:r>
    </w:p>
    <w:p w14:paraId="1B57EBEE" w14:textId="77777777" w:rsidR="009B2D80" w:rsidRPr="00103800" w:rsidRDefault="009B2D80">
      <w:pPr>
        <w:pStyle w:val="Textoindependiente"/>
        <w:rPr>
          <w:sz w:val="20"/>
          <w:lang w:val="en-US"/>
        </w:rPr>
      </w:pPr>
    </w:p>
    <w:p w14:paraId="1702D9B6" w14:textId="77777777" w:rsidR="009B2D80" w:rsidRPr="00103800" w:rsidRDefault="009B2D80">
      <w:pPr>
        <w:pStyle w:val="Textoindependiente"/>
        <w:rPr>
          <w:sz w:val="20"/>
          <w:lang w:val="en-US"/>
        </w:rPr>
      </w:pPr>
    </w:p>
    <w:p w14:paraId="6366E332" w14:textId="77777777" w:rsidR="009B2D80" w:rsidRPr="00103800" w:rsidRDefault="009B2D80">
      <w:pPr>
        <w:pStyle w:val="Textoindependiente"/>
        <w:spacing w:before="10"/>
        <w:rPr>
          <w:sz w:val="23"/>
          <w:lang w:val="en-US"/>
        </w:rPr>
      </w:pPr>
    </w:p>
    <w:p w14:paraId="7D26EB53" w14:textId="77777777" w:rsidR="009B2D80" w:rsidRDefault="007268D1">
      <w:pPr>
        <w:pStyle w:val="Ttulo1"/>
        <w:spacing w:before="87"/>
      </w:pPr>
      <w:r>
        <w:t>Rúbricas</w:t>
      </w:r>
    </w:p>
    <w:p w14:paraId="591EBA26" w14:textId="77777777" w:rsidR="009B2D80" w:rsidRDefault="007268D1">
      <w:pPr>
        <w:pStyle w:val="Textoindependiente"/>
        <w:spacing w:before="189" w:line="276" w:lineRule="auto"/>
        <w:ind w:left="100" w:right="203"/>
      </w:pPr>
      <w:r>
        <w:t>R01: Completitud y consistencia: el estudiante realiza una entrega del momento evaluativo</w:t>
      </w:r>
      <w:r>
        <w:rPr>
          <w:spacing w:val="-59"/>
        </w:rPr>
        <w:t xml:space="preserve"> </w:t>
      </w:r>
      <w:r>
        <w:t>con todos los elementos desarrollados, manteniendo una relación coherente entre los</w:t>
      </w:r>
      <w:r>
        <w:rPr>
          <w:spacing w:val="1"/>
        </w:rPr>
        <w:t xml:space="preserve"> </w:t>
      </w:r>
      <w:r>
        <w:t>elementos</w:t>
      </w:r>
      <w:r>
        <w:rPr>
          <w:spacing w:val="-7"/>
        </w:rPr>
        <w:t xml:space="preserve"> </w:t>
      </w:r>
      <w:r>
        <w:t>solicitados.</w:t>
      </w:r>
      <w:r>
        <w:rPr>
          <w:spacing w:val="-6"/>
        </w:rPr>
        <w:t xml:space="preserve"> </w:t>
      </w:r>
      <w:r>
        <w:t>El</w:t>
      </w:r>
      <w:r>
        <w:rPr>
          <w:spacing w:val="-7"/>
        </w:rPr>
        <w:t xml:space="preserve"> </w:t>
      </w:r>
      <w:r>
        <w:t>estudiante</w:t>
      </w:r>
      <w:r>
        <w:rPr>
          <w:spacing w:val="-6"/>
        </w:rPr>
        <w:t xml:space="preserve"> </w:t>
      </w:r>
      <w:r>
        <w:t>usa</w:t>
      </w:r>
      <w:r>
        <w:rPr>
          <w:spacing w:val="-7"/>
        </w:rPr>
        <w:t xml:space="preserve"> </w:t>
      </w:r>
      <w:r>
        <w:t>una</w:t>
      </w:r>
      <w:r>
        <w:rPr>
          <w:spacing w:val="-6"/>
        </w:rPr>
        <w:t xml:space="preserve"> </w:t>
      </w:r>
      <w:r>
        <w:t>consistencia</w:t>
      </w:r>
      <w:r>
        <w:rPr>
          <w:spacing w:val="-7"/>
        </w:rPr>
        <w:t xml:space="preserve"> </w:t>
      </w:r>
      <w:r>
        <w:t>argumentativa</w:t>
      </w:r>
      <w:r>
        <w:rPr>
          <w:spacing w:val="-6"/>
        </w:rPr>
        <w:t xml:space="preserve"> </w:t>
      </w:r>
      <w:r>
        <w:t>que</w:t>
      </w:r>
      <w:r>
        <w:rPr>
          <w:spacing w:val="-7"/>
        </w:rPr>
        <w:t xml:space="preserve"> </w:t>
      </w:r>
      <w:r>
        <w:t>incluye</w:t>
      </w:r>
      <w:r>
        <w:rPr>
          <w:spacing w:val="-6"/>
        </w:rPr>
        <w:t xml:space="preserve"> </w:t>
      </w:r>
      <w:r>
        <w:t>el</w:t>
      </w:r>
      <w:r>
        <w:rPr>
          <w:spacing w:val="-7"/>
        </w:rPr>
        <w:t xml:space="preserve"> </w:t>
      </w:r>
      <w:r>
        <w:t>uso</w:t>
      </w:r>
      <w:r>
        <w:rPr>
          <w:spacing w:val="1"/>
        </w:rPr>
        <w:t xml:space="preserve"> </w:t>
      </w:r>
      <w:r>
        <w:t>de</w:t>
      </w:r>
      <w:r>
        <w:rPr>
          <w:spacing w:val="-2"/>
        </w:rPr>
        <w:t xml:space="preserve"> </w:t>
      </w:r>
      <w:r>
        <w:t>referencias</w:t>
      </w:r>
      <w:r>
        <w:rPr>
          <w:spacing w:val="-2"/>
        </w:rPr>
        <w:t xml:space="preserve"> </w:t>
      </w:r>
      <w:r>
        <w:t>cuando</w:t>
      </w:r>
      <w:r>
        <w:rPr>
          <w:spacing w:val="-1"/>
        </w:rPr>
        <w:t xml:space="preserve"> </w:t>
      </w:r>
      <w:r>
        <w:t>hay</w:t>
      </w:r>
      <w:r>
        <w:rPr>
          <w:spacing w:val="-2"/>
        </w:rPr>
        <w:t xml:space="preserve"> </w:t>
      </w:r>
      <w:r>
        <w:t>mérito</w:t>
      </w:r>
      <w:r>
        <w:rPr>
          <w:spacing w:val="-1"/>
        </w:rPr>
        <w:t xml:space="preserve"> </w:t>
      </w:r>
      <w:r>
        <w:t>de</w:t>
      </w:r>
      <w:r>
        <w:rPr>
          <w:spacing w:val="-2"/>
        </w:rPr>
        <w:t xml:space="preserve"> </w:t>
      </w:r>
      <w:r>
        <w:t>autoría</w:t>
      </w:r>
      <w:r>
        <w:rPr>
          <w:spacing w:val="-2"/>
        </w:rPr>
        <w:t xml:space="preserve"> </w:t>
      </w:r>
      <w:r>
        <w:t>entre</w:t>
      </w:r>
      <w:r>
        <w:rPr>
          <w:spacing w:val="-1"/>
        </w:rPr>
        <w:t xml:space="preserve"> </w:t>
      </w:r>
      <w:r>
        <w:t>otros.</w:t>
      </w:r>
    </w:p>
    <w:p w14:paraId="0AD82C55" w14:textId="77777777" w:rsidR="009B2D80" w:rsidRDefault="009B2D80">
      <w:pPr>
        <w:pStyle w:val="Textoindependiente"/>
        <w:rPr>
          <w:sz w:val="24"/>
        </w:rPr>
      </w:pPr>
    </w:p>
    <w:p w14:paraId="22297B44" w14:textId="77777777" w:rsidR="009B2D80" w:rsidRDefault="009B2D80">
      <w:pPr>
        <w:pStyle w:val="Textoindependiente"/>
        <w:spacing w:before="7"/>
        <w:rPr>
          <w:sz w:val="26"/>
        </w:rPr>
      </w:pPr>
    </w:p>
    <w:p w14:paraId="2C6AB6FF" w14:textId="77777777" w:rsidR="009B2D80" w:rsidRDefault="007268D1">
      <w:pPr>
        <w:pStyle w:val="Textoindependiente"/>
        <w:spacing w:line="276" w:lineRule="auto"/>
        <w:ind w:left="100" w:right="196"/>
        <w:jc w:val="both"/>
      </w:pPr>
      <w:r>
        <w:t>R02:</w:t>
      </w:r>
      <w:r>
        <w:rPr>
          <w:spacing w:val="-5"/>
        </w:rPr>
        <w:t xml:space="preserve"> </w:t>
      </w:r>
      <w:r>
        <w:t>Línea</w:t>
      </w:r>
      <w:r>
        <w:rPr>
          <w:spacing w:val="-5"/>
        </w:rPr>
        <w:t xml:space="preserve"> </w:t>
      </w:r>
      <w:r>
        <w:t>Base:</w:t>
      </w:r>
      <w:r>
        <w:rPr>
          <w:spacing w:val="-5"/>
        </w:rPr>
        <w:t xml:space="preserve"> </w:t>
      </w:r>
      <w:r>
        <w:t>el</w:t>
      </w:r>
      <w:r>
        <w:rPr>
          <w:spacing w:val="-4"/>
        </w:rPr>
        <w:t xml:space="preserve"> </w:t>
      </w:r>
      <w:r>
        <w:t>estudiante</w:t>
      </w:r>
      <w:r>
        <w:rPr>
          <w:spacing w:val="-5"/>
        </w:rPr>
        <w:t xml:space="preserve"> </w:t>
      </w:r>
      <w:r>
        <w:t>es</w:t>
      </w:r>
      <w:r>
        <w:rPr>
          <w:spacing w:val="-5"/>
        </w:rPr>
        <w:t xml:space="preserve"> </w:t>
      </w:r>
      <w:r>
        <w:t>capaz</w:t>
      </w:r>
      <w:r>
        <w:rPr>
          <w:spacing w:val="-4"/>
        </w:rPr>
        <w:t xml:space="preserve"> </w:t>
      </w:r>
      <w:r>
        <w:t>de</w:t>
      </w:r>
      <w:r>
        <w:rPr>
          <w:spacing w:val="-5"/>
        </w:rPr>
        <w:t xml:space="preserve"> </w:t>
      </w:r>
      <w:r>
        <w:t>establecer</w:t>
      </w:r>
      <w:r>
        <w:rPr>
          <w:spacing w:val="-5"/>
        </w:rPr>
        <w:t xml:space="preserve"> </w:t>
      </w:r>
      <w:r>
        <w:t>una</w:t>
      </w:r>
      <w:r>
        <w:rPr>
          <w:spacing w:val="-5"/>
        </w:rPr>
        <w:t xml:space="preserve"> </w:t>
      </w:r>
      <w:r>
        <w:t>clara</w:t>
      </w:r>
      <w:r>
        <w:rPr>
          <w:spacing w:val="-4"/>
        </w:rPr>
        <w:t xml:space="preserve"> </w:t>
      </w:r>
      <w:r>
        <w:t>línea</w:t>
      </w:r>
      <w:r>
        <w:rPr>
          <w:spacing w:val="-5"/>
        </w:rPr>
        <w:t xml:space="preserve"> </w:t>
      </w:r>
      <w:r>
        <w:t>de</w:t>
      </w:r>
      <w:r>
        <w:rPr>
          <w:spacing w:val="-5"/>
        </w:rPr>
        <w:t xml:space="preserve"> </w:t>
      </w:r>
      <w:r>
        <w:t>trabajos</w:t>
      </w:r>
      <w:r>
        <w:rPr>
          <w:spacing w:val="-4"/>
        </w:rPr>
        <w:t xml:space="preserve"> </w:t>
      </w:r>
      <w:r>
        <w:t>previos</w:t>
      </w:r>
      <w:r>
        <w:rPr>
          <w:spacing w:val="-5"/>
        </w:rPr>
        <w:t xml:space="preserve"> </w:t>
      </w:r>
      <w:r>
        <w:t>y</w:t>
      </w:r>
      <w:r>
        <w:rPr>
          <w:spacing w:val="1"/>
        </w:rPr>
        <w:t xml:space="preserve"> </w:t>
      </w:r>
      <w:r>
        <w:t>teorías basadas alrededor de su proyecto de clase. Esto permite evidenciar que la solución</w:t>
      </w:r>
      <w:r>
        <w:rPr>
          <w:spacing w:val="-59"/>
        </w:rPr>
        <w:t xml:space="preserve"> </w:t>
      </w:r>
      <w:r>
        <w:t>propuesta en el trabajo precio es viable y tiene una base sólida teórica detrás de su posible</w:t>
      </w:r>
      <w:r>
        <w:rPr>
          <w:spacing w:val="-59"/>
        </w:rPr>
        <w:t xml:space="preserve"> </w:t>
      </w:r>
      <w:r>
        <w:t>solución.</w:t>
      </w:r>
    </w:p>
    <w:p w14:paraId="14FB1F91" w14:textId="77777777" w:rsidR="009B2D80" w:rsidRDefault="009B2D80">
      <w:pPr>
        <w:pStyle w:val="Textoindependiente"/>
        <w:spacing w:before="3"/>
        <w:rPr>
          <w:sz w:val="25"/>
        </w:rPr>
      </w:pPr>
    </w:p>
    <w:p w14:paraId="00F6C9BB" w14:textId="77777777" w:rsidR="009B2D80" w:rsidRDefault="007268D1">
      <w:pPr>
        <w:pStyle w:val="Textoindependiente"/>
        <w:spacing w:line="276" w:lineRule="auto"/>
        <w:ind w:left="100" w:right="162"/>
      </w:pPr>
      <w:r>
        <w:t>R02: Innovación: dentro del ámbito de la analítica y la ciencia de datos el estudiante</w:t>
      </w:r>
      <w:r>
        <w:rPr>
          <w:spacing w:val="1"/>
        </w:rPr>
        <w:t xml:space="preserve"> </w:t>
      </w:r>
      <w:r>
        <w:t>muestra,</w:t>
      </w:r>
      <w:r>
        <w:rPr>
          <w:spacing w:val="-6"/>
        </w:rPr>
        <w:t xml:space="preserve"> </w:t>
      </w:r>
      <w:r>
        <w:t>basado</w:t>
      </w:r>
      <w:r>
        <w:rPr>
          <w:spacing w:val="-6"/>
        </w:rPr>
        <w:t xml:space="preserve"> </w:t>
      </w:r>
      <w:r>
        <w:t>en</w:t>
      </w:r>
      <w:r>
        <w:rPr>
          <w:spacing w:val="-6"/>
        </w:rPr>
        <w:t xml:space="preserve"> </w:t>
      </w:r>
      <w:r>
        <w:t>la</w:t>
      </w:r>
      <w:r>
        <w:rPr>
          <w:spacing w:val="-5"/>
        </w:rPr>
        <w:t xml:space="preserve"> </w:t>
      </w:r>
      <w:r>
        <w:t>literatura</w:t>
      </w:r>
      <w:r>
        <w:rPr>
          <w:spacing w:val="-6"/>
        </w:rPr>
        <w:t xml:space="preserve"> </w:t>
      </w:r>
      <w:r>
        <w:t>existente,</w:t>
      </w:r>
      <w:r>
        <w:rPr>
          <w:spacing w:val="-6"/>
        </w:rPr>
        <w:t xml:space="preserve"> </w:t>
      </w:r>
      <w:r>
        <w:t>una</w:t>
      </w:r>
      <w:r>
        <w:rPr>
          <w:spacing w:val="-5"/>
        </w:rPr>
        <w:t xml:space="preserve"> </w:t>
      </w:r>
      <w:r>
        <w:t>clara</w:t>
      </w:r>
      <w:r>
        <w:rPr>
          <w:spacing w:val="-6"/>
        </w:rPr>
        <w:t xml:space="preserve"> </w:t>
      </w:r>
      <w:r>
        <w:t>diferenciación</w:t>
      </w:r>
      <w:r>
        <w:rPr>
          <w:spacing w:val="-6"/>
        </w:rPr>
        <w:t xml:space="preserve"> </w:t>
      </w:r>
      <w:r>
        <w:t>de</w:t>
      </w:r>
      <w:r>
        <w:rPr>
          <w:spacing w:val="-5"/>
        </w:rPr>
        <w:t xml:space="preserve"> </w:t>
      </w:r>
      <w:r>
        <w:t>su</w:t>
      </w:r>
      <w:r>
        <w:rPr>
          <w:spacing w:val="-6"/>
        </w:rPr>
        <w:t xml:space="preserve"> </w:t>
      </w:r>
      <w:r>
        <w:t>proyecto</w:t>
      </w:r>
      <w:r>
        <w:rPr>
          <w:spacing w:val="-6"/>
        </w:rPr>
        <w:t xml:space="preserve"> </w:t>
      </w:r>
      <w:r>
        <w:t>frente</w:t>
      </w:r>
      <w:r>
        <w:rPr>
          <w:spacing w:val="-6"/>
        </w:rPr>
        <w:t xml:space="preserve"> </w:t>
      </w:r>
      <w:r>
        <w:t>las</w:t>
      </w:r>
      <w:r>
        <w:rPr>
          <w:spacing w:val="1"/>
        </w:rPr>
        <w:t xml:space="preserve"> </w:t>
      </w:r>
      <w:r>
        <w:t>soluciones tecnologico-metodológicas encontradas. Se tiene en cuenta la inclusión de la</w:t>
      </w:r>
      <w:r>
        <w:rPr>
          <w:spacing w:val="1"/>
        </w:rPr>
        <w:t xml:space="preserve"> </w:t>
      </w:r>
      <w:r>
        <w:t>base</w:t>
      </w:r>
      <w:r>
        <w:rPr>
          <w:spacing w:val="-2"/>
        </w:rPr>
        <w:t xml:space="preserve"> </w:t>
      </w:r>
      <w:r>
        <w:t>de</w:t>
      </w:r>
      <w:r>
        <w:rPr>
          <w:spacing w:val="-1"/>
        </w:rPr>
        <w:t xml:space="preserve"> </w:t>
      </w:r>
      <w:r>
        <w:t>datos</w:t>
      </w:r>
      <w:r>
        <w:rPr>
          <w:spacing w:val="-1"/>
        </w:rPr>
        <w:t xml:space="preserve"> </w:t>
      </w:r>
      <w:r>
        <w:t>de</w:t>
      </w:r>
      <w:r>
        <w:rPr>
          <w:spacing w:val="-2"/>
        </w:rPr>
        <w:t xml:space="preserve"> </w:t>
      </w:r>
      <w:r>
        <w:t>CESET</w:t>
      </w:r>
      <w:r>
        <w:rPr>
          <w:spacing w:val="-1"/>
        </w:rPr>
        <w:t xml:space="preserve"> </w:t>
      </w:r>
      <w:r>
        <w:t>para</w:t>
      </w:r>
      <w:r>
        <w:rPr>
          <w:spacing w:val="-1"/>
        </w:rPr>
        <w:t xml:space="preserve"> </w:t>
      </w:r>
      <w:r>
        <w:t>la</w:t>
      </w:r>
      <w:r>
        <w:rPr>
          <w:spacing w:val="-1"/>
        </w:rPr>
        <w:t xml:space="preserve"> </w:t>
      </w:r>
      <w:r>
        <w:t>rúbrica.</w:t>
      </w:r>
    </w:p>
    <w:p w14:paraId="16A5CC6C" w14:textId="77777777" w:rsidR="009B2D80" w:rsidRDefault="009B2D80">
      <w:pPr>
        <w:pStyle w:val="Textoindependiente"/>
        <w:spacing w:before="4"/>
        <w:rPr>
          <w:sz w:val="25"/>
        </w:rPr>
      </w:pPr>
    </w:p>
    <w:p w14:paraId="71A01BA2" w14:textId="77777777" w:rsidR="009B2D80" w:rsidRDefault="007268D1">
      <w:pPr>
        <w:pStyle w:val="Textoindependiente"/>
        <w:spacing w:line="276" w:lineRule="auto"/>
        <w:ind w:left="100"/>
      </w:pPr>
      <w:r>
        <w:t>R04: Referencias: hay referencias válidas según la descripción del capítulo y están</w:t>
      </w:r>
      <w:r>
        <w:rPr>
          <w:spacing w:val="1"/>
        </w:rPr>
        <w:t xml:space="preserve"> </w:t>
      </w:r>
      <w:r>
        <w:t>adecuadamente</w:t>
      </w:r>
      <w:r>
        <w:rPr>
          <w:spacing w:val="-6"/>
        </w:rPr>
        <w:t xml:space="preserve"> </w:t>
      </w:r>
      <w:r>
        <w:t>vinculadas</w:t>
      </w:r>
      <w:r>
        <w:rPr>
          <w:spacing w:val="-6"/>
        </w:rPr>
        <w:t xml:space="preserve"> </w:t>
      </w:r>
      <w:r>
        <w:t>al</w:t>
      </w:r>
      <w:r>
        <w:rPr>
          <w:spacing w:val="-6"/>
        </w:rPr>
        <w:t xml:space="preserve"> </w:t>
      </w:r>
      <w:r>
        <w:t>estilo</w:t>
      </w:r>
      <w:r>
        <w:rPr>
          <w:spacing w:val="-6"/>
        </w:rPr>
        <w:t xml:space="preserve"> </w:t>
      </w:r>
      <w:r>
        <w:t>narrativo</w:t>
      </w:r>
      <w:r>
        <w:rPr>
          <w:spacing w:val="-6"/>
        </w:rPr>
        <w:t xml:space="preserve"> </w:t>
      </w:r>
      <w:r>
        <w:t>que</w:t>
      </w:r>
      <w:r>
        <w:rPr>
          <w:spacing w:val="-6"/>
        </w:rPr>
        <w:t xml:space="preserve"> </w:t>
      </w:r>
      <w:r>
        <w:t>permite</w:t>
      </w:r>
      <w:r>
        <w:rPr>
          <w:spacing w:val="-6"/>
        </w:rPr>
        <w:t xml:space="preserve"> </w:t>
      </w:r>
      <w:r>
        <w:t>una</w:t>
      </w:r>
      <w:r>
        <w:rPr>
          <w:spacing w:val="-6"/>
        </w:rPr>
        <w:t xml:space="preserve"> </w:t>
      </w:r>
      <w:r>
        <w:t>clara</w:t>
      </w:r>
      <w:r>
        <w:rPr>
          <w:spacing w:val="-6"/>
        </w:rPr>
        <w:t xml:space="preserve"> </w:t>
      </w:r>
      <w:r>
        <w:t>expresión</w:t>
      </w:r>
      <w:r>
        <w:rPr>
          <w:spacing w:val="-6"/>
        </w:rPr>
        <w:t xml:space="preserve"> </w:t>
      </w:r>
      <w:r>
        <w:t>de</w:t>
      </w:r>
      <w:r>
        <w:rPr>
          <w:spacing w:val="-6"/>
        </w:rPr>
        <w:t xml:space="preserve"> </w:t>
      </w:r>
      <w:r>
        <w:t>los</w:t>
      </w:r>
      <w:r>
        <w:rPr>
          <w:spacing w:val="1"/>
        </w:rPr>
        <w:t xml:space="preserve"> </w:t>
      </w:r>
      <w:r>
        <w:t>resultados</w:t>
      </w:r>
      <w:r>
        <w:rPr>
          <w:spacing w:val="-6"/>
        </w:rPr>
        <w:t xml:space="preserve"> </w:t>
      </w:r>
      <w:r>
        <w:t>de</w:t>
      </w:r>
      <w:r>
        <w:rPr>
          <w:spacing w:val="-6"/>
        </w:rPr>
        <w:t xml:space="preserve"> </w:t>
      </w:r>
      <w:r>
        <w:t>la</w:t>
      </w:r>
      <w:r>
        <w:rPr>
          <w:spacing w:val="-5"/>
        </w:rPr>
        <w:t xml:space="preserve"> </w:t>
      </w:r>
      <w:r>
        <w:t>investigación</w:t>
      </w:r>
      <w:r>
        <w:rPr>
          <w:spacing w:val="-6"/>
        </w:rPr>
        <w:t xml:space="preserve"> </w:t>
      </w:r>
      <w:r>
        <w:t>de</w:t>
      </w:r>
      <w:r>
        <w:rPr>
          <w:spacing w:val="-6"/>
        </w:rPr>
        <w:t xml:space="preserve"> </w:t>
      </w:r>
      <w:r>
        <w:t>la</w:t>
      </w:r>
      <w:r>
        <w:rPr>
          <w:spacing w:val="-5"/>
        </w:rPr>
        <w:t xml:space="preserve"> </w:t>
      </w:r>
      <w:r>
        <w:t>línea</w:t>
      </w:r>
      <w:r>
        <w:rPr>
          <w:spacing w:val="-6"/>
        </w:rPr>
        <w:t xml:space="preserve"> </w:t>
      </w:r>
      <w:r>
        <w:t>base</w:t>
      </w:r>
      <w:r>
        <w:rPr>
          <w:spacing w:val="-6"/>
        </w:rPr>
        <w:t xml:space="preserve"> </w:t>
      </w:r>
      <w:r>
        <w:t>y</w:t>
      </w:r>
      <w:r>
        <w:rPr>
          <w:spacing w:val="-5"/>
        </w:rPr>
        <w:t xml:space="preserve"> </w:t>
      </w:r>
      <w:r>
        <w:t>el</w:t>
      </w:r>
      <w:r>
        <w:rPr>
          <w:spacing w:val="-6"/>
        </w:rPr>
        <w:t xml:space="preserve"> </w:t>
      </w:r>
      <w:r>
        <w:t>marco</w:t>
      </w:r>
      <w:r>
        <w:rPr>
          <w:spacing w:val="-5"/>
        </w:rPr>
        <w:t xml:space="preserve"> </w:t>
      </w:r>
      <w:r>
        <w:t>tecnológico-metodológico.</w:t>
      </w:r>
    </w:p>
    <w:sectPr w:rsidR="009B2D80">
      <w:pgSz w:w="11920" w:h="16840"/>
      <w:pgMar w:top="1600" w:right="136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777267"/>
    <w:multiLevelType w:val="hybridMultilevel"/>
    <w:tmpl w:val="6ECAD522"/>
    <w:lvl w:ilvl="0" w:tplc="371ED5A4">
      <w:start w:val="1"/>
      <w:numFmt w:val="decimal"/>
      <w:lvlText w:val="%1."/>
      <w:lvlJc w:val="left"/>
      <w:pPr>
        <w:ind w:left="820" w:hanging="360"/>
      </w:pPr>
      <w:rPr>
        <w:rFonts w:ascii="Arial MT" w:eastAsia="Arial MT" w:hAnsi="Arial MT" w:cs="Arial MT" w:hint="default"/>
        <w:color w:val="666666"/>
        <w:w w:val="100"/>
        <w:sz w:val="30"/>
        <w:szCs w:val="30"/>
        <w:lang w:val="es-ES" w:eastAsia="en-US" w:bidi="ar-SA"/>
      </w:rPr>
    </w:lvl>
    <w:lvl w:ilvl="1" w:tplc="9C6674BE">
      <w:numFmt w:val="bullet"/>
      <w:lvlText w:val="•"/>
      <w:lvlJc w:val="left"/>
      <w:pPr>
        <w:ind w:left="1660" w:hanging="360"/>
      </w:pPr>
      <w:rPr>
        <w:rFonts w:hint="default"/>
        <w:lang w:val="es-ES" w:eastAsia="en-US" w:bidi="ar-SA"/>
      </w:rPr>
    </w:lvl>
    <w:lvl w:ilvl="2" w:tplc="0C405D5A">
      <w:numFmt w:val="bullet"/>
      <w:lvlText w:val="•"/>
      <w:lvlJc w:val="left"/>
      <w:pPr>
        <w:ind w:left="2500" w:hanging="360"/>
      </w:pPr>
      <w:rPr>
        <w:rFonts w:hint="default"/>
        <w:lang w:val="es-ES" w:eastAsia="en-US" w:bidi="ar-SA"/>
      </w:rPr>
    </w:lvl>
    <w:lvl w:ilvl="3" w:tplc="CF6E6BD2">
      <w:numFmt w:val="bullet"/>
      <w:lvlText w:val="•"/>
      <w:lvlJc w:val="left"/>
      <w:pPr>
        <w:ind w:left="3340" w:hanging="360"/>
      </w:pPr>
      <w:rPr>
        <w:rFonts w:hint="default"/>
        <w:lang w:val="es-ES" w:eastAsia="en-US" w:bidi="ar-SA"/>
      </w:rPr>
    </w:lvl>
    <w:lvl w:ilvl="4" w:tplc="C148A3AE">
      <w:numFmt w:val="bullet"/>
      <w:lvlText w:val="•"/>
      <w:lvlJc w:val="left"/>
      <w:pPr>
        <w:ind w:left="4180" w:hanging="360"/>
      </w:pPr>
      <w:rPr>
        <w:rFonts w:hint="default"/>
        <w:lang w:val="es-ES" w:eastAsia="en-US" w:bidi="ar-SA"/>
      </w:rPr>
    </w:lvl>
    <w:lvl w:ilvl="5" w:tplc="D8C4522A">
      <w:numFmt w:val="bullet"/>
      <w:lvlText w:val="•"/>
      <w:lvlJc w:val="left"/>
      <w:pPr>
        <w:ind w:left="5020" w:hanging="360"/>
      </w:pPr>
      <w:rPr>
        <w:rFonts w:hint="default"/>
        <w:lang w:val="es-ES" w:eastAsia="en-US" w:bidi="ar-SA"/>
      </w:rPr>
    </w:lvl>
    <w:lvl w:ilvl="6" w:tplc="8294E69A">
      <w:numFmt w:val="bullet"/>
      <w:lvlText w:val="•"/>
      <w:lvlJc w:val="left"/>
      <w:pPr>
        <w:ind w:left="5860" w:hanging="360"/>
      </w:pPr>
      <w:rPr>
        <w:rFonts w:hint="default"/>
        <w:lang w:val="es-ES" w:eastAsia="en-US" w:bidi="ar-SA"/>
      </w:rPr>
    </w:lvl>
    <w:lvl w:ilvl="7" w:tplc="55FE4528">
      <w:numFmt w:val="bullet"/>
      <w:lvlText w:val="•"/>
      <w:lvlJc w:val="left"/>
      <w:pPr>
        <w:ind w:left="6700" w:hanging="360"/>
      </w:pPr>
      <w:rPr>
        <w:rFonts w:hint="default"/>
        <w:lang w:val="es-ES" w:eastAsia="en-US" w:bidi="ar-SA"/>
      </w:rPr>
    </w:lvl>
    <w:lvl w:ilvl="8" w:tplc="8C6A302C">
      <w:numFmt w:val="bullet"/>
      <w:lvlText w:val="•"/>
      <w:lvlJc w:val="left"/>
      <w:pPr>
        <w:ind w:left="7540" w:hanging="360"/>
      </w:pPr>
      <w:rPr>
        <w:rFonts w:hint="default"/>
        <w:lang w:val="es-ES" w:eastAsia="en-US" w:bidi="ar-SA"/>
      </w:rPr>
    </w:lvl>
  </w:abstractNum>
  <w:num w:numId="1" w16cid:durableId="4594959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2D80"/>
    <w:rsid w:val="00017675"/>
    <w:rsid w:val="00032A2E"/>
    <w:rsid w:val="00047347"/>
    <w:rsid w:val="000477B1"/>
    <w:rsid w:val="0005010C"/>
    <w:rsid w:val="00061665"/>
    <w:rsid w:val="00062EAE"/>
    <w:rsid w:val="0006722A"/>
    <w:rsid w:val="00077ED6"/>
    <w:rsid w:val="00080FE9"/>
    <w:rsid w:val="000815EE"/>
    <w:rsid w:val="0008360F"/>
    <w:rsid w:val="0008372F"/>
    <w:rsid w:val="000875C4"/>
    <w:rsid w:val="0009120C"/>
    <w:rsid w:val="00095CD0"/>
    <w:rsid w:val="000A279A"/>
    <w:rsid w:val="000A51FE"/>
    <w:rsid w:val="000A604F"/>
    <w:rsid w:val="000A664E"/>
    <w:rsid w:val="000B199D"/>
    <w:rsid w:val="000B4BDF"/>
    <w:rsid w:val="000E1C11"/>
    <w:rsid w:val="000E4725"/>
    <w:rsid w:val="000E4898"/>
    <w:rsid w:val="000E5728"/>
    <w:rsid w:val="000E59D5"/>
    <w:rsid w:val="000F0195"/>
    <w:rsid w:val="000F3A29"/>
    <w:rsid w:val="00103190"/>
    <w:rsid w:val="00103800"/>
    <w:rsid w:val="00114103"/>
    <w:rsid w:val="00115F1F"/>
    <w:rsid w:val="00121525"/>
    <w:rsid w:val="001222E4"/>
    <w:rsid w:val="0012720A"/>
    <w:rsid w:val="00141A0A"/>
    <w:rsid w:val="0016350F"/>
    <w:rsid w:val="00166130"/>
    <w:rsid w:val="00170731"/>
    <w:rsid w:val="0017317F"/>
    <w:rsid w:val="00183C5D"/>
    <w:rsid w:val="00186C12"/>
    <w:rsid w:val="001A7074"/>
    <w:rsid w:val="001B3969"/>
    <w:rsid w:val="001C327F"/>
    <w:rsid w:val="001D5B3E"/>
    <w:rsid w:val="001D6ECA"/>
    <w:rsid w:val="001F62DD"/>
    <w:rsid w:val="00211A01"/>
    <w:rsid w:val="00211C2A"/>
    <w:rsid w:val="002122F5"/>
    <w:rsid w:val="0022358D"/>
    <w:rsid w:val="00235E50"/>
    <w:rsid w:val="00237001"/>
    <w:rsid w:val="00242C37"/>
    <w:rsid w:val="00251A0B"/>
    <w:rsid w:val="002606F7"/>
    <w:rsid w:val="00261458"/>
    <w:rsid w:val="00267FA4"/>
    <w:rsid w:val="00274475"/>
    <w:rsid w:val="0027563D"/>
    <w:rsid w:val="00276905"/>
    <w:rsid w:val="0029627C"/>
    <w:rsid w:val="002A6B2B"/>
    <w:rsid w:val="002A7D65"/>
    <w:rsid w:val="002B6FC4"/>
    <w:rsid w:val="002C5845"/>
    <w:rsid w:val="002D73E3"/>
    <w:rsid w:val="002E28D8"/>
    <w:rsid w:val="002E3007"/>
    <w:rsid w:val="002E78C8"/>
    <w:rsid w:val="00303C4B"/>
    <w:rsid w:val="00304293"/>
    <w:rsid w:val="00305488"/>
    <w:rsid w:val="00314229"/>
    <w:rsid w:val="0032328A"/>
    <w:rsid w:val="00332C88"/>
    <w:rsid w:val="0033427A"/>
    <w:rsid w:val="00350C03"/>
    <w:rsid w:val="00352837"/>
    <w:rsid w:val="00352A49"/>
    <w:rsid w:val="00357992"/>
    <w:rsid w:val="0036105C"/>
    <w:rsid w:val="003630B7"/>
    <w:rsid w:val="00380F88"/>
    <w:rsid w:val="0038284F"/>
    <w:rsid w:val="003844CD"/>
    <w:rsid w:val="0038516C"/>
    <w:rsid w:val="00394594"/>
    <w:rsid w:val="003A2119"/>
    <w:rsid w:val="003A32F1"/>
    <w:rsid w:val="003C5EB9"/>
    <w:rsid w:val="003D0729"/>
    <w:rsid w:val="003D58E5"/>
    <w:rsid w:val="003F259E"/>
    <w:rsid w:val="003F318C"/>
    <w:rsid w:val="00400590"/>
    <w:rsid w:val="00400BA3"/>
    <w:rsid w:val="00403688"/>
    <w:rsid w:val="004173AD"/>
    <w:rsid w:val="00420113"/>
    <w:rsid w:val="004336BA"/>
    <w:rsid w:val="00433996"/>
    <w:rsid w:val="00440921"/>
    <w:rsid w:val="00443E3A"/>
    <w:rsid w:val="00454CB3"/>
    <w:rsid w:val="00461F7B"/>
    <w:rsid w:val="00463DE6"/>
    <w:rsid w:val="004660C6"/>
    <w:rsid w:val="004738D2"/>
    <w:rsid w:val="00475AEC"/>
    <w:rsid w:val="00490DE7"/>
    <w:rsid w:val="004A1D05"/>
    <w:rsid w:val="004B2BD4"/>
    <w:rsid w:val="004B5344"/>
    <w:rsid w:val="004C33AD"/>
    <w:rsid w:val="004D6487"/>
    <w:rsid w:val="004F1EA0"/>
    <w:rsid w:val="004F31D3"/>
    <w:rsid w:val="004F3B44"/>
    <w:rsid w:val="004F5DB3"/>
    <w:rsid w:val="004F7E16"/>
    <w:rsid w:val="00503A87"/>
    <w:rsid w:val="005138EF"/>
    <w:rsid w:val="00514783"/>
    <w:rsid w:val="00560020"/>
    <w:rsid w:val="00576658"/>
    <w:rsid w:val="00580B11"/>
    <w:rsid w:val="00583580"/>
    <w:rsid w:val="00586225"/>
    <w:rsid w:val="005A14EB"/>
    <w:rsid w:val="005A1EC4"/>
    <w:rsid w:val="005A2B72"/>
    <w:rsid w:val="005B52C2"/>
    <w:rsid w:val="005B6FE8"/>
    <w:rsid w:val="005D36DB"/>
    <w:rsid w:val="005E20CE"/>
    <w:rsid w:val="005E34F0"/>
    <w:rsid w:val="005E790E"/>
    <w:rsid w:val="005F33A3"/>
    <w:rsid w:val="005F3EA8"/>
    <w:rsid w:val="0060255E"/>
    <w:rsid w:val="0061210B"/>
    <w:rsid w:val="006234E9"/>
    <w:rsid w:val="00642956"/>
    <w:rsid w:val="006625FF"/>
    <w:rsid w:val="00664460"/>
    <w:rsid w:val="00665D43"/>
    <w:rsid w:val="00676145"/>
    <w:rsid w:val="006849F6"/>
    <w:rsid w:val="00692621"/>
    <w:rsid w:val="00694BD1"/>
    <w:rsid w:val="00695D76"/>
    <w:rsid w:val="006C0AF5"/>
    <w:rsid w:val="006C1917"/>
    <w:rsid w:val="006C32DC"/>
    <w:rsid w:val="006D1020"/>
    <w:rsid w:val="006D6597"/>
    <w:rsid w:val="006D7A2B"/>
    <w:rsid w:val="006E09CD"/>
    <w:rsid w:val="006E3F8F"/>
    <w:rsid w:val="006F34C7"/>
    <w:rsid w:val="006F44C6"/>
    <w:rsid w:val="00700332"/>
    <w:rsid w:val="00713325"/>
    <w:rsid w:val="007157B2"/>
    <w:rsid w:val="00717FFC"/>
    <w:rsid w:val="007268D1"/>
    <w:rsid w:val="00731EE7"/>
    <w:rsid w:val="00731FD9"/>
    <w:rsid w:val="00732DE6"/>
    <w:rsid w:val="00737E1D"/>
    <w:rsid w:val="0074543D"/>
    <w:rsid w:val="0075356E"/>
    <w:rsid w:val="00753C4F"/>
    <w:rsid w:val="00757081"/>
    <w:rsid w:val="00761DC4"/>
    <w:rsid w:val="00763001"/>
    <w:rsid w:val="00763374"/>
    <w:rsid w:val="007635DF"/>
    <w:rsid w:val="00770694"/>
    <w:rsid w:val="00774546"/>
    <w:rsid w:val="007765A2"/>
    <w:rsid w:val="0078151A"/>
    <w:rsid w:val="00783D94"/>
    <w:rsid w:val="00794055"/>
    <w:rsid w:val="007A6796"/>
    <w:rsid w:val="007A7200"/>
    <w:rsid w:val="007B2335"/>
    <w:rsid w:val="007B33D7"/>
    <w:rsid w:val="007D309D"/>
    <w:rsid w:val="007E103B"/>
    <w:rsid w:val="007F403E"/>
    <w:rsid w:val="007F7185"/>
    <w:rsid w:val="008036A7"/>
    <w:rsid w:val="00803F7A"/>
    <w:rsid w:val="00822A36"/>
    <w:rsid w:val="00830DAF"/>
    <w:rsid w:val="008312FA"/>
    <w:rsid w:val="00831AE3"/>
    <w:rsid w:val="0083385F"/>
    <w:rsid w:val="00845AAD"/>
    <w:rsid w:val="0084661F"/>
    <w:rsid w:val="00852588"/>
    <w:rsid w:val="00854CA0"/>
    <w:rsid w:val="00862867"/>
    <w:rsid w:val="00865696"/>
    <w:rsid w:val="008668EF"/>
    <w:rsid w:val="00867453"/>
    <w:rsid w:val="00876528"/>
    <w:rsid w:val="00896645"/>
    <w:rsid w:val="008C411F"/>
    <w:rsid w:val="008D19D3"/>
    <w:rsid w:val="008D7B09"/>
    <w:rsid w:val="008F2919"/>
    <w:rsid w:val="008F7291"/>
    <w:rsid w:val="0091718D"/>
    <w:rsid w:val="009231BF"/>
    <w:rsid w:val="0092594D"/>
    <w:rsid w:val="00941E47"/>
    <w:rsid w:val="009503AF"/>
    <w:rsid w:val="00953919"/>
    <w:rsid w:val="00955858"/>
    <w:rsid w:val="00955C29"/>
    <w:rsid w:val="00957721"/>
    <w:rsid w:val="00960CFD"/>
    <w:rsid w:val="00971E82"/>
    <w:rsid w:val="00975105"/>
    <w:rsid w:val="00975BE9"/>
    <w:rsid w:val="0097763B"/>
    <w:rsid w:val="009778D8"/>
    <w:rsid w:val="00985958"/>
    <w:rsid w:val="00991086"/>
    <w:rsid w:val="009A6EDD"/>
    <w:rsid w:val="009B2D80"/>
    <w:rsid w:val="009C09CC"/>
    <w:rsid w:val="009C4D7A"/>
    <w:rsid w:val="009C580D"/>
    <w:rsid w:val="009E1FEC"/>
    <w:rsid w:val="009E5215"/>
    <w:rsid w:val="009F7EBD"/>
    <w:rsid w:val="00A3157A"/>
    <w:rsid w:val="00A4738B"/>
    <w:rsid w:val="00A50309"/>
    <w:rsid w:val="00A545FD"/>
    <w:rsid w:val="00A57804"/>
    <w:rsid w:val="00A63D5B"/>
    <w:rsid w:val="00A82692"/>
    <w:rsid w:val="00A9273C"/>
    <w:rsid w:val="00A946E4"/>
    <w:rsid w:val="00A9533A"/>
    <w:rsid w:val="00A953D0"/>
    <w:rsid w:val="00A97734"/>
    <w:rsid w:val="00AA05AE"/>
    <w:rsid w:val="00AB0BAD"/>
    <w:rsid w:val="00AB1ACC"/>
    <w:rsid w:val="00AB5FE1"/>
    <w:rsid w:val="00AB7D9B"/>
    <w:rsid w:val="00AC4737"/>
    <w:rsid w:val="00AC6D41"/>
    <w:rsid w:val="00AD4DBC"/>
    <w:rsid w:val="00B166B6"/>
    <w:rsid w:val="00B350E5"/>
    <w:rsid w:val="00B4048E"/>
    <w:rsid w:val="00B45A95"/>
    <w:rsid w:val="00B51A52"/>
    <w:rsid w:val="00B530B0"/>
    <w:rsid w:val="00B6484E"/>
    <w:rsid w:val="00B7696A"/>
    <w:rsid w:val="00B77F4E"/>
    <w:rsid w:val="00B8617C"/>
    <w:rsid w:val="00B918E4"/>
    <w:rsid w:val="00B94FD8"/>
    <w:rsid w:val="00B9721B"/>
    <w:rsid w:val="00BA528A"/>
    <w:rsid w:val="00BA70BE"/>
    <w:rsid w:val="00BB14C5"/>
    <w:rsid w:val="00BC7A0D"/>
    <w:rsid w:val="00BE3855"/>
    <w:rsid w:val="00BF4B7C"/>
    <w:rsid w:val="00C03126"/>
    <w:rsid w:val="00C0346C"/>
    <w:rsid w:val="00C10167"/>
    <w:rsid w:val="00C13747"/>
    <w:rsid w:val="00C206F7"/>
    <w:rsid w:val="00C225CE"/>
    <w:rsid w:val="00C3532A"/>
    <w:rsid w:val="00C42222"/>
    <w:rsid w:val="00C4251C"/>
    <w:rsid w:val="00C4542B"/>
    <w:rsid w:val="00C53E87"/>
    <w:rsid w:val="00C56560"/>
    <w:rsid w:val="00C56DCB"/>
    <w:rsid w:val="00C74F11"/>
    <w:rsid w:val="00C7590B"/>
    <w:rsid w:val="00C82FCA"/>
    <w:rsid w:val="00C970F5"/>
    <w:rsid w:val="00CC56CA"/>
    <w:rsid w:val="00CC7340"/>
    <w:rsid w:val="00CD34FD"/>
    <w:rsid w:val="00CE1087"/>
    <w:rsid w:val="00CF5AD1"/>
    <w:rsid w:val="00D24314"/>
    <w:rsid w:val="00D26CC1"/>
    <w:rsid w:val="00D27695"/>
    <w:rsid w:val="00D30586"/>
    <w:rsid w:val="00D3470C"/>
    <w:rsid w:val="00D368BB"/>
    <w:rsid w:val="00D53D02"/>
    <w:rsid w:val="00D60AD1"/>
    <w:rsid w:val="00D61898"/>
    <w:rsid w:val="00D65812"/>
    <w:rsid w:val="00D666B2"/>
    <w:rsid w:val="00D7459D"/>
    <w:rsid w:val="00D762E4"/>
    <w:rsid w:val="00D83B38"/>
    <w:rsid w:val="00D85059"/>
    <w:rsid w:val="00D93941"/>
    <w:rsid w:val="00D95BB4"/>
    <w:rsid w:val="00DA352D"/>
    <w:rsid w:val="00DA52A6"/>
    <w:rsid w:val="00DB1B88"/>
    <w:rsid w:val="00DD0B0E"/>
    <w:rsid w:val="00DF6E37"/>
    <w:rsid w:val="00E00E2C"/>
    <w:rsid w:val="00E066C9"/>
    <w:rsid w:val="00E240A2"/>
    <w:rsid w:val="00E30541"/>
    <w:rsid w:val="00E335EF"/>
    <w:rsid w:val="00E353E6"/>
    <w:rsid w:val="00E36C4D"/>
    <w:rsid w:val="00E42001"/>
    <w:rsid w:val="00E54B8A"/>
    <w:rsid w:val="00E61573"/>
    <w:rsid w:val="00E639C4"/>
    <w:rsid w:val="00E716C5"/>
    <w:rsid w:val="00E725A8"/>
    <w:rsid w:val="00E745D9"/>
    <w:rsid w:val="00E77C54"/>
    <w:rsid w:val="00EA1135"/>
    <w:rsid w:val="00EA192F"/>
    <w:rsid w:val="00EA3F74"/>
    <w:rsid w:val="00EA625D"/>
    <w:rsid w:val="00EA6CDB"/>
    <w:rsid w:val="00EB0D9B"/>
    <w:rsid w:val="00EB1AA4"/>
    <w:rsid w:val="00EB28F7"/>
    <w:rsid w:val="00EB6629"/>
    <w:rsid w:val="00EC09AD"/>
    <w:rsid w:val="00EC6008"/>
    <w:rsid w:val="00EE4EDE"/>
    <w:rsid w:val="00EE4F3D"/>
    <w:rsid w:val="00EE5D00"/>
    <w:rsid w:val="00EE5E99"/>
    <w:rsid w:val="00EF4FB2"/>
    <w:rsid w:val="00EF61AF"/>
    <w:rsid w:val="00F02C8C"/>
    <w:rsid w:val="00F12DE3"/>
    <w:rsid w:val="00F15A4E"/>
    <w:rsid w:val="00F15FA4"/>
    <w:rsid w:val="00F24008"/>
    <w:rsid w:val="00F44F53"/>
    <w:rsid w:val="00F47F36"/>
    <w:rsid w:val="00F52254"/>
    <w:rsid w:val="00F552D9"/>
    <w:rsid w:val="00F60B24"/>
    <w:rsid w:val="00F81C99"/>
    <w:rsid w:val="00F84A6B"/>
    <w:rsid w:val="00FA0176"/>
    <w:rsid w:val="00FA1B1A"/>
    <w:rsid w:val="00FB3950"/>
    <w:rsid w:val="00FC579F"/>
    <w:rsid w:val="00FD5CAA"/>
    <w:rsid w:val="00FE5667"/>
    <w:rsid w:val="00FF2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84194"/>
  <w15:docId w15:val="{F243E0E3-F8A1-4FBF-874A-A794C939B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es-ES"/>
    </w:rPr>
  </w:style>
  <w:style w:type="paragraph" w:styleId="Ttulo1">
    <w:name w:val="heading 1"/>
    <w:basedOn w:val="Normal"/>
    <w:uiPriority w:val="9"/>
    <w:qFormat/>
    <w:pPr>
      <w:spacing w:before="1"/>
      <w:ind w:left="100"/>
      <w:outlineLvl w:val="0"/>
    </w:pPr>
    <w:rPr>
      <w:sz w:val="40"/>
      <w:szCs w:val="40"/>
    </w:rPr>
  </w:style>
  <w:style w:type="paragraph" w:styleId="Ttulo2">
    <w:name w:val="heading 2"/>
    <w:basedOn w:val="Normal"/>
    <w:uiPriority w:val="9"/>
    <w:unhideWhenUsed/>
    <w:qFormat/>
    <w:pPr>
      <w:ind w:left="820" w:hanging="360"/>
      <w:outlineLvl w:val="1"/>
    </w:pPr>
    <w:rPr>
      <w:sz w:val="30"/>
      <w:szCs w:val="3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uiPriority w:val="1"/>
    <w:qFormat/>
  </w:style>
  <w:style w:type="paragraph" w:styleId="Ttulo">
    <w:name w:val="Title"/>
    <w:basedOn w:val="Normal"/>
    <w:uiPriority w:val="10"/>
    <w:qFormat/>
    <w:pPr>
      <w:spacing w:before="60"/>
      <w:ind w:left="100"/>
    </w:pPr>
    <w:rPr>
      <w:sz w:val="52"/>
      <w:szCs w:val="52"/>
    </w:rPr>
  </w:style>
  <w:style w:type="paragraph" w:styleId="Prrafodelista">
    <w:name w:val="List Paragraph"/>
    <w:basedOn w:val="Normal"/>
    <w:uiPriority w:val="1"/>
    <w:qFormat/>
    <w:pPr>
      <w:ind w:left="820" w:hanging="360"/>
    </w:pPr>
  </w:style>
  <w:style w:type="paragraph" w:customStyle="1" w:styleId="TableParagraph">
    <w:name w:val="Table Paragraph"/>
    <w:basedOn w:val="Normal"/>
    <w:uiPriority w:val="1"/>
    <w:qFormat/>
  </w:style>
  <w:style w:type="paragraph" w:styleId="Bibliografa">
    <w:name w:val="Bibliography"/>
    <w:basedOn w:val="Normal"/>
    <w:next w:val="Normal"/>
    <w:uiPriority w:val="37"/>
    <w:unhideWhenUsed/>
    <w:rsid w:val="001038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935622">
      <w:bodyDiv w:val="1"/>
      <w:marLeft w:val="0"/>
      <w:marRight w:val="0"/>
      <w:marTop w:val="0"/>
      <w:marBottom w:val="0"/>
      <w:divBdr>
        <w:top w:val="none" w:sz="0" w:space="0" w:color="auto"/>
        <w:left w:val="none" w:sz="0" w:space="0" w:color="auto"/>
        <w:bottom w:val="none" w:sz="0" w:space="0" w:color="auto"/>
        <w:right w:val="none" w:sz="0" w:space="0" w:color="auto"/>
      </w:divBdr>
    </w:div>
    <w:div w:id="545530904">
      <w:bodyDiv w:val="1"/>
      <w:marLeft w:val="0"/>
      <w:marRight w:val="0"/>
      <w:marTop w:val="0"/>
      <w:marBottom w:val="0"/>
      <w:divBdr>
        <w:top w:val="none" w:sz="0" w:space="0" w:color="auto"/>
        <w:left w:val="none" w:sz="0" w:space="0" w:color="auto"/>
        <w:bottom w:val="none" w:sz="0" w:space="0" w:color="auto"/>
        <w:right w:val="none" w:sz="0" w:space="0" w:color="auto"/>
      </w:divBdr>
    </w:div>
    <w:div w:id="573202213">
      <w:bodyDiv w:val="1"/>
      <w:marLeft w:val="0"/>
      <w:marRight w:val="0"/>
      <w:marTop w:val="0"/>
      <w:marBottom w:val="0"/>
      <w:divBdr>
        <w:top w:val="none" w:sz="0" w:space="0" w:color="auto"/>
        <w:left w:val="none" w:sz="0" w:space="0" w:color="auto"/>
        <w:bottom w:val="none" w:sz="0" w:space="0" w:color="auto"/>
        <w:right w:val="none" w:sz="0" w:space="0" w:color="auto"/>
      </w:divBdr>
    </w:div>
    <w:div w:id="602420738">
      <w:bodyDiv w:val="1"/>
      <w:marLeft w:val="0"/>
      <w:marRight w:val="0"/>
      <w:marTop w:val="0"/>
      <w:marBottom w:val="0"/>
      <w:divBdr>
        <w:top w:val="none" w:sz="0" w:space="0" w:color="auto"/>
        <w:left w:val="none" w:sz="0" w:space="0" w:color="auto"/>
        <w:bottom w:val="none" w:sz="0" w:space="0" w:color="auto"/>
        <w:right w:val="none" w:sz="0" w:space="0" w:color="auto"/>
      </w:divBdr>
    </w:div>
    <w:div w:id="645936297">
      <w:bodyDiv w:val="1"/>
      <w:marLeft w:val="0"/>
      <w:marRight w:val="0"/>
      <w:marTop w:val="0"/>
      <w:marBottom w:val="0"/>
      <w:divBdr>
        <w:top w:val="none" w:sz="0" w:space="0" w:color="auto"/>
        <w:left w:val="none" w:sz="0" w:space="0" w:color="auto"/>
        <w:bottom w:val="none" w:sz="0" w:space="0" w:color="auto"/>
        <w:right w:val="none" w:sz="0" w:space="0" w:color="auto"/>
      </w:divBdr>
    </w:div>
    <w:div w:id="1444303449">
      <w:bodyDiv w:val="1"/>
      <w:marLeft w:val="0"/>
      <w:marRight w:val="0"/>
      <w:marTop w:val="0"/>
      <w:marBottom w:val="0"/>
      <w:divBdr>
        <w:top w:val="none" w:sz="0" w:space="0" w:color="auto"/>
        <w:left w:val="none" w:sz="0" w:space="0" w:color="auto"/>
        <w:bottom w:val="none" w:sz="0" w:space="0" w:color="auto"/>
        <w:right w:val="none" w:sz="0" w:space="0" w:color="auto"/>
      </w:divBdr>
    </w:div>
    <w:div w:id="1496144635">
      <w:bodyDiv w:val="1"/>
      <w:marLeft w:val="0"/>
      <w:marRight w:val="0"/>
      <w:marTop w:val="0"/>
      <w:marBottom w:val="0"/>
      <w:divBdr>
        <w:top w:val="none" w:sz="0" w:space="0" w:color="auto"/>
        <w:left w:val="none" w:sz="0" w:space="0" w:color="auto"/>
        <w:bottom w:val="none" w:sz="0" w:space="0" w:color="auto"/>
        <w:right w:val="none" w:sz="0" w:space="0" w:color="auto"/>
      </w:divBdr>
    </w:div>
    <w:div w:id="1952012460">
      <w:bodyDiv w:val="1"/>
      <w:marLeft w:val="0"/>
      <w:marRight w:val="0"/>
      <w:marTop w:val="0"/>
      <w:marBottom w:val="0"/>
      <w:divBdr>
        <w:top w:val="none" w:sz="0" w:space="0" w:color="auto"/>
        <w:left w:val="none" w:sz="0" w:space="0" w:color="auto"/>
        <w:bottom w:val="none" w:sz="0" w:space="0" w:color="auto"/>
        <w:right w:val="none" w:sz="0" w:space="0" w:color="auto"/>
      </w:divBdr>
    </w:div>
    <w:div w:id="20371224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x</b:Tag>
    <b:SourceType>InternetSite</b:SourceType>
    <b:Guid>{5B65C184-AB10-41C3-9BD1-0D407584A87D}</b:Guid>
    <b:Title>books.google.es</b:Title>
    <b:URL>https://books.google.es/books?hl=es&amp;lr=&amp;id=rNt5CgAAQBAJ&amp;oi=fnd&amp;pg=PR7&amp;dq=Box,+G.+E.+P.,+Jenkins,+G.+M.,+Reinsel,+G.+C.,+%26+Ljung,+G.+M.+(2015).+Time+Series+Analysis:+Forecasting+and+Control+(5th+ed.).+Wiley.&amp;ots=DL37xPiWQE&amp;sig=bUTc5BO-qn0aE7HqB3LKZmGNBgI</b:URL>
    <b:Author>
      <b:Author>
        <b:NameList>
          <b:Person>
            <b:Last>Box</b:Last>
            <b:First>George </b:First>
          </b:Person>
          <b:Person>
            <b:Last>Jenkins</b:Last>
            <b:First>Gwilym </b:First>
          </b:Person>
          <b:Person>
            <b:Last>Reinsel</b:Last>
            <b:First>Gregory </b:First>
          </b:Person>
          <b:Person>
            <b:Last>Ljung</b:Last>
            <b:First>Greta </b:First>
          </b:Person>
        </b:NameList>
      </b:Author>
    </b:Author>
    <b:RefOrder>1</b:RefOrder>
  </b:Source>
  <b:Source>
    <b:Tag>Leo01</b:Tag>
    <b:SourceType>InternetSite</b:SourceType>
    <b:Guid>{C0B16EA5-7DDC-42CC-9C48-5CE199350295}</b:Guid>
    <b:Year>2001</b:Year>
    <b:URL>https://link.springer.com/article/10.1023/a:1010933404324</b:URL>
    <b:Author>
      <b:Author>
        <b:NameList>
          <b:Person>
            <b:Last>Leo</b:Last>
            <b:First>Breiman</b:First>
          </b:Person>
        </b:NameList>
      </b:Author>
    </b:Author>
    <b:RefOrder>2</b:RefOrder>
  </b:Source>
  <b:Source>
    <b:Tag>Lia02</b:Tag>
    <b:SourceType>InternetSite</b:SourceType>
    <b:Guid>{1509789A-A3D3-4182-AC05-F6C4BDE0A7A8}</b:Guid>
    <b:Title>journal.r-project.org</b:Title>
    <b:Year>2002</b:Year>
    <b:URL>https://journal.r-project.org/articles/RN-2002-022/RN-2002-022.pdf</b:URL>
    <b:Author>
      <b:Author>
        <b:NameList>
          <b:Person>
            <b:Last>Liaw </b:Last>
            <b:First>Andy </b:First>
          </b:Person>
          <b:Person>
            <b:Last>Wiener</b:Last>
            <b:First>Matthew </b:First>
          </b:Person>
        </b:NameList>
      </b:Author>
    </b:Author>
    <b:RefOrder>3</b:RefOrder>
  </b:Source>
  <b:Source>
    <b:Tag>Ben16</b:Tag>
    <b:SourceType>InternetSite</b:SourceType>
    <b:Guid>{FAF9D70D-4704-4B7B-A4E4-A585A7719F67}</b:Guid>
    <b:Title>link.springer.com</b:Title>
    <b:Year>2016</b:Year>
    <b:URL>https://link.springer.com/article/10.1007/s10710-017-9314-z</b:URL>
    <b:Author>
      <b:Author>
        <b:NameList>
          <b:Person>
            <b:Last>Bengio</b:Last>
            <b:First>Yoshua</b:First>
          </b:Person>
          <b:Person>
            <b:Last>Courville</b:Last>
            <b:First>Aaron</b:First>
          </b:Person>
        </b:NameList>
      </b:Author>
    </b:Author>
    <b:RefOrder>4</b:RefOrder>
  </b:Source>
  <b:Source>
    <b:Tag>Has09</b:Tag>
    <b:SourceType>InternetSite</b:SourceType>
    <b:Guid>{CEFA851E-1709-4194-B578-DF7DDD11DF6E}</b:Guid>
    <b:Title>www.sas.upenn.edu</b:Title>
    <b:Year>2009</b:Year>
    <b:URL>https://www.sas.upenn.edu/~fdiebold/NoHesitations/BookAdvanced.pdf</b:URL>
    <b:Author>
      <b:Author>
        <b:NameList>
          <b:Person>
            <b:Last>Hastie</b:Last>
            <b:First>Trevor</b:First>
          </b:Person>
          <b:Person>
            <b:Last>Tibshirani</b:Last>
            <b:First>Robert</b:First>
          </b:Person>
          <b:Person>
            <b:Last>Friedman</b:Last>
            <b:First>Jerome</b:First>
          </b:Person>
        </b:NameList>
      </b:Author>
    </b:Author>
    <b:RefOrder>5</b:RefOrder>
  </b:Source>
</b:Sources>
</file>

<file path=customXml/itemProps1.xml><?xml version="1.0" encoding="utf-8"?>
<ds:datastoreItem xmlns:ds="http://schemas.openxmlformats.org/officeDocument/2006/customXml" ds:itemID="{21262DBC-1B9F-4435-8926-1C86976E4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TotalTime>
  <Pages>6</Pages>
  <Words>2402</Words>
  <Characters>13216</Characters>
  <Application>Microsoft Office Word</Application>
  <DocSecurity>0</DocSecurity>
  <Lines>110</Lines>
  <Paragraphs>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E02 - Marco Teórico</vt:lpstr>
      <vt:lpstr>ME02 - Marco Teórico</vt:lpstr>
    </vt:vector>
  </TitlesOfParts>
  <Company/>
  <LinksUpToDate>false</LinksUpToDate>
  <CharactersWithSpaces>15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02 - Marco Teórico</dc:title>
  <dc:creator>Andrés Esteban Fonseca</dc:creator>
  <cp:lastModifiedBy>Celsa SAS</cp:lastModifiedBy>
  <cp:revision>124</cp:revision>
  <dcterms:created xsi:type="dcterms:W3CDTF">2024-10-09T02:24:00Z</dcterms:created>
  <dcterms:modified xsi:type="dcterms:W3CDTF">2024-10-09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8EnIiZds"/&gt;&lt;style id="http://www.zotero.org/styles/ieee"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